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CE761D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del w:id="0" w:author="Alex" w:date="2015-05-19T12:31:00Z">
        <w:r w:rsidDel="00C7013F">
          <w:rPr>
            <w:rFonts w:hint="eastAsia"/>
          </w:rPr>
          <w:delText>*</w:delText>
        </w:r>
      </w:del>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del w:id="1" w:author="Alex" w:date="2015-05-19T12:31:00Z">
        <w:r w:rsidDel="00C7013F">
          <w:rPr>
            <w:rFonts w:hint="eastAsia"/>
          </w:rPr>
          <w:delText>*</w:delText>
        </w:r>
      </w:del>
      <w:r>
        <w:rPr>
          <w:rFonts w:hint="eastAsia"/>
        </w:rPr>
        <w:t xml:space="preserve">, </w:t>
      </w:r>
      <w:r w:rsidRPr="00DC00E8">
        <w:t>X</w:t>
      </w:r>
      <w:r w:rsidR="00C42201" w:rsidRPr="00DC00E8">
        <w:t xml:space="preserve">iaokang </w:t>
      </w:r>
      <w:r w:rsidRPr="00DC00E8">
        <w:t>Wang</w:t>
      </w:r>
      <w:ins w:id="2" w:author="ilias tagkopoulos" w:date="2015-05-15T12:51:00Z">
        <w:r w:rsidR="009B3CF7">
          <w:rPr>
            <w:vertAlign w:val="superscript"/>
          </w:rPr>
          <w:t>5</w:t>
        </w:r>
      </w:ins>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w:t>
      </w:r>
      <w:bookmarkStart w:id="3" w:name="_GoBack"/>
      <w:bookmarkEnd w:id="3"/>
      <w:r>
        <w:rPr>
          <w:rFonts w:hint="eastAsia"/>
        </w:rPr>
        <w:t>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ins w:id="4" w:author="Alex" w:date="2015-05-18T16:22:00Z">
        <w:r w:rsidR="00DC00E8">
          <w:t>s</w:t>
        </w:r>
      </w:ins>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173852C8"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ins w:id="5" w:author="Justin Siegel" w:date="2015-05-17T17:58:00Z">
        <w:r w:rsidR="00CC39BA">
          <w:t xml:space="preserve">the </w:t>
        </w:r>
      </w:ins>
      <w:ins w:id="6" w:author="Justin Siegel" w:date="2015-05-18T19:51:00Z">
        <w:del w:id="7" w:author="Alex" w:date="2015-05-19T13:50:00Z">
          <w:r w:rsidR="00325684" w:rsidDel="00E84F51">
            <w:delText xml:space="preserve">hit </w:delText>
          </w:r>
        </w:del>
      </w:ins>
      <w:del w:id="8" w:author="Alex" w:date="2015-05-19T13:50:00Z">
        <w:r w:rsidR="00D92F42" w:rsidDel="00E84F51">
          <w:delText>hit rate</w:delText>
        </w:r>
      </w:del>
      <w:ins w:id="9" w:author="Alex" w:date="2015-05-19T13:50:00Z">
        <w:r w:rsidR="00E84F51">
          <w:t>proportion</w:t>
        </w:r>
      </w:ins>
      <w:ins w:id="10" w:author="Justin Siegel" w:date="2015-05-17T17:58:00Z">
        <w:r w:rsidR="00CC39BA">
          <w:t xml:space="preserve"> of </w:t>
        </w:r>
      </w:ins>
      <w:ins w:id="11" w:author="Justin Siegel" w:date="2015-05-18T19:50:00Z">
        <w:r w:rsidR="00325684">
          <w:t xml:space="preserve">designed </w:t>
        </w:r>
      </w:ins>
      <w:ins w:id="12" w:author="Justin Siegel" w:date="2015-05-17T17:58:00Z">
        <w:r w:rsidR="00CC39BA">
          <w:t>mutants with</w:t>
        </w:r>
      </w:ins>
      <w:ins w:id="13" w:author="Justin Siegel" w:date="2015-05-18T19:50:00Z">
        <w:r w:rsidR="00325684">
          <w:t xml:space="preserve"> the</w:t>
        </w:r>
      </w:ins>
      <w:ins w:id="14" w:author="Justin Siegel" w:date="2015-05-17T17:58:00Z">
        <w:r w:rsidR="00CC39BA">
          <w:t xml:space="preserve"> intended function</w:t>
        </w:r>
        <w:del w:id="15" w:author="Alex" w:date="2015-05-19T13:50:00Z">
          <w:r w:rsidR="00CC39BA" w:rsidDel="00E84F51">
            <w:delText>ality</w:delText>
          </w:r>
        </w:del>
      </w:ins>
      <w:r w:rsidR="00D92F42">
        <w:t xml:space="preserve"> </w:t>
      </w:r>
      <w:ins w:id="16" w:author="Justin Siegel" w:date="2015-05-17T17:58:00Z">
        <w:r w:rsidR="00CC39BA">
          <w:t xml:space="preserve">is </w:t>
        </w:r>
      </w:ins>
      <w:ins w:id="17" w:author="Justin Siegel" w:date="2015-05-18T19:50:00Z">
        <w:r w:rsidR="00325684">
          <w:t xml:space="preserve">often </w:t>
        </w:r>
      </w:ins>
      <w:ins w:id="18" w:author="Justin Siegel" w:date="2015-05-17T17:58:00Z">
        <w:r w:rsidR="00CC39BA">
          <w:t xml:space="preserve">less than </w:t>
        </w:r>
      </w:ins>
      <w:r w:rsidR="00D92F42">
        <w:t>ten percent.</w:t>
      </w:r>
      <w:del w:id="19" w:author="Alex" w:date="2015-05-19T12:12:00Z">
        <w:r w:rsidR="00D92F42" w:rsidDel="00D611EC">
          <w:delText xml:space="preserve"> </w:delText>
        </w:r>
      </w:del>
      <w:r w:rsidR="00D92F42">
        <w:t xml:space="preserve">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ins w:id="20" w:author="Justin Siegel" w:date="2015-05-18T19:51:00Z">
        <w:r w:rsidR="00325684">
          <w:t xml:space="preserve">generated </w:t>
        </w:r>
      </w:ins>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ins w:id="21" w:author="Alex" w:date="2015-05-18T17:39:00Z">
        <w:r w:rsidR="00ED003A">
          <w:t>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thermostability.</w:t>
        </w:r>
      </w:ins>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ins w:id="22" w:author="Alex" w:date="2015-05-18T17:39:00Z">
        <w:r w:rsidR="00ED003A" w:rsidRPr="00656029">
          <w:rPr>
            <w:noProof/>
            <w:vertAlign w:val="superscript"/>
          </w:rPr>
          <w:t>7</w:t>
        </w:r>
        <w:r w:rsidR="00ED003A" w:rsidRPr="00656029">
          <w:rPr>
            <w:vertAlign w:val="superscript"/>
          </w:rPr>
          <w:fldChar w:fldCharType="end"/>
        </w:r>
      </w:ins>
      <w:ins w:id="23" w:author="Alex" w:date="2015-05-18T17:40:00Z">
        <w:r w:rsidR="00656029"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ins w:id="24" w:author="Alex" w:date="2015-05-18T17:39:00Z">
        <w:r w:rsidR="00ED003A" w:rsidRPr="00656029">
          <w:rPr>
            <w:noProof/>
            <w:vertAlign w:val="superscript"/>
          </w:rPr>
          <w:t>8</w:t>
        </w:r>
        <w:r w:rsidR="00ED003A" w:rsidRPr="00656029">
          <w:rPr>
            <w:vertAlign w:val="superscript"/>
          </w:rPr>
          <w:fldChar w:fldCharType="end"/>
        </w:r>
        <w:r w:rsidR="00ED003A"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ins w:id="25" w:author="Alex" w:date="2015-05-18T17:39:00Z">
        <w:r w:rsidR="00ED003A" w:rsidRPr="00656029">
          <w:rPr>
            <w:noProof/>
            <w:vertAlign w:val="superscript"/>
          </w:rPr>
          <w:t>9</w:t>
        </w:r>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ins>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 xml:space="preserve">philic </w:t>
      </w:r>
      <w:r w:rsidR="00DF34E5">
        <w:lastRenderedPageBreak/>
        <w:t>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D611EC">
        <w:rPr>
          <w:i/>
          <w:rPrChange w:id="26" w:author="Alex" w:date="2015-05-19T12:16:00Z">
            <w:rPr/>
          </w:rPrChange>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ins w:id="27" w:author="Justin Siegel" w:date="2015-05-17T18:07:00Z">
        <w:r w:rsidR="00CC39BA">
          <w:t xml:space="preserve">readily calculated </w:t>
        </w:r>
      </w:ins>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73ABEB1F" w:rsidR="00DF34E5" w:rsidRDefault="00DF34E5" w:rsidP="008C36CB">
      <w:pPr>
        <w:spacing w:line="480" w:lineRule="auto"/>
      </w:pPr>
      <w:r>
        <w:t xml:space="preserve">The crystal structure (PDB 2JIE) of recombinant BglB </w:t>
      </w:r>
      <w:ins w:id="28" w:author="Alex" w:date="2015-05-18T17:43:00Z">
        <w:r w:rsidR="00C93127">
          <w:t xml:space="preserve">in complex </w:t>
        </w:r>
      </w:ins>
      <w:r>
        <w:t>with the substrate analog 2-deoxy-2-fluoro-alpha-D-glucopyranose</w:t>
      </w:r>
      <w:del w:id="29" w:author="Alex" w:date="2015-05-18T17:43:00Z">
        <w:r w:rsidDel="00C93127">
          <w:delText xml:space="preserve"> bound</w:delText>
        </w:r>
      </w:del>
      <w:r>
        <w:t xml:space="preserve"> was used to identify the substrate </w:t>
      </w:r>
      <w:r>
        <w:lastRenderedPageBreak/>
        <w:t>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2-like mechanism</w:t>
      </w:r>
      <w:ins w:id="30" w:author="Alex" w:date="2015-05-18T16:25:00Z">
        <w:r w:rsidR="005352D3">
          <w:t>.</w:t>
        </w:r>
      </w:ins>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r w:rsidR="005352D3">
        <w:fldChar w:fldCharType="end"/>
      </w:r>
      <w:r>
        <w:t xml:space="preserve"> </w:t>
      </w:r>
    </w:p>
    <w:p w14:paraId="7AB132AA" w14:textId="21B1244A" w:rsidR="00DF34E5" w:rsidRDefault="00DF34E5" w:rsidP="008C36CB">
      <w:pPr>
        <w:spacing w:line="480" w:lineRule="auto"/>
      </w:pPr>
      <w:r>
        <w:tab/>
        <w:t xml:space="preserve">Two approaches were used to establish a set of mutants to generate and kinetically characterize. The first approach </w:t>
      </w:r>
      <w:del w:id="31" w:author="Alex" w:date="2015-05-18T17:43:00Z">
        <w:r w:rsidDel="00C93127">
          <w:delText>was a</w:delText>
        </w:r>
      </w:del>
      <w:ins w:id="32" w:author="Alex" w:date="2015-05-18T17:43:00Z">
        <w:r w:rsidR="00C93127">
          <w:t>used</w:t>
        </w:r>
      </w:ins>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F584FDA" w:rsidR="00DF34E5" w:rsidRDefault="00DF34E5" w:rsidP="008C36CB">
      <w:pPr>
        <w:spacing w:line="480" w:lineRule="auto"/>
      </w:pPr>
      <w:r>
        <w:lastRenderedPageBreak/>
        <w:t>Each of the 104 mutants was made via Kunkel 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r w:rsidR="009F55F8">
        <w:fldChar w:fldCharType="end"/>
      </w:r>
      <w:r>
        <w:t xml:space="preserve"> using the Transcriptic cloud laboratory platform and sequence-verified. </w:t>
      </w:r>
      <w:del w:id="33" w:author="Justin Siegel" w:date="2015-05-18T19:52:00Z">
        <w:r w:rsidDel="00325684">
          <w:delText>Mutant p</w:delText>
        </w:r>
      </w:del>
      <w:ins w:id="34" w:author="Justin Siegel" w:date="2015-05-18T19:52:00Z">
        <w:r w:rsidR="00325684">
          <w:t>P</w:t>
        </w:r>
      </w:ins>
      <w:r>
        <w:t>lasmids</w:t>
      </w:r>
      <w:ins w:id="35" w:author="Justin Siegel" w:date="2015-05-18T19:52:00Z">
        <w:r w:rsidR="00325684">
          <w:t xml:space="preserve"> containing the mutant genes</w:t>
        </w:r>
      </w:ins>
      <w:r>
        <w:t xml:space="preserve"> were transformed into </w:t>
      </w:r>
      <w:r w:rsidRPr="009F55F8">
        <w:rPr>
          <w:i/>
        </w:rPr>
        <w:t>Escherichia coli</w:t>
      </w:r>
      <w:r>
        <w:t xml:space="preserve"> BL21(DE3),</w:t>
      </w:r>
      <w:ins w:id="36" w:author="Alex" w:date="2015-05-18T16:29:00Z">
        <w:r w:rsidR="00734744">
          <w:t xml:space="preserve"> 5 mL</w:t>
        </w:r>
      </w:ins>
      <w:r>
        <w:t xml:space="preserve"> </w:t>
      </w:r>
      <w:ins w:id="37" w:author="Alex" w:date="2015-05-18T16:29:00Z">
        <w:r w:rsidR="00734744">
          <w:t xml:space="preserve">cultures grown </w:t>
        </w:r>
      </w:ins>
      <w:ins w:id="38" w:author="Justin Siegel" w:date="2015-05-18T19:46:00Z">
        <w:r w:rsidR="00CB112C">
          <w:t xml:space="preserve">in Terrific Broth </w:t>
        </w:r>
      </w:ins>
      <w:ins w:id="39" w:author="Alex" w:date="2015-05-18T16:29:00Z">
        <w:r w:rsidR="00734744">
          <w:t>and</w:t>
        </w:r>
      </w:ins>
      <w:ins w:id="40" w:author="Alex" w:date="2015-05-18T16:27:00Z">
        <w:r w:rsidR="00734744">
          <w:t xml:space="preserve"> </w:t>
        </w:r>
        <w:del w:id="41" w:author="Justin Siegel" w:date="2015-05-18T19:46:00Z">
          <w:r w:rsidR="00734744" w:rsidDel="00CB112C">
            <w:delText>expressed</w:delText>
          </w:r>
        </w:del>
      </w:ins>
      <w:ins w:id="42" w:author="Justin Siegel" w:date="2015-05-18T19:46:00Z">
        <w:r w:rsidR="00CB112C">
          <w:t>expression induced</w:t>
        </w:r>
      </w:ins>
      <w:ins w:id="43" w:author="Alex" w:date="2015-05-18T16:27:00Z">
        <w:r w:rsidR="00734744">
          <w:t xml:space="preserve"> with IPTG</w:t>
        </w:r>
      </w:ins>
      <w:ins w:id="44" w:author="Justin Siegel" w:date="2015-05-18T19:46:00Z">
        <w:r w:rsidR="00CB112C">
          <w:t>.</w:t>
        </w:r>
        <w:del w:id="45" w:author="Alex" w:date="2015-05-19T12:17:00Z">
          <w:r w:rsidR="00CB112C" w:rsidDel="00D611EC">
            <w:delText xml:space="preserve">  </w:delText>
          </w:r>
        </w:del>
      </w:ins>
      <w:ins w:id="46" w:author="Alex" w:date="2015-05-19T12:17:00Z">
        <w:r w:rsidR="00D611EC">
          <w:t xml:space="preserve"> </w:t>
        </w:r>
      </w:ins>
      <w:ins w:id="47" w:author="Alex" w:date="2015-05-18T16:27:00Z">
        <w:del w:id="48" w:author="Justin Siegel" w:date="2015-05-18T19:46:00Z">
          <w:r w:rsidR="00734744" w:rsidDel="00CB112C">
            <w:delText>, and</w:delText>
          </w:r>
        </w:del>
      </w:ins>
      <w:del w:id="49" w:author="Justin Siegel" w:date="2015-05-18T19:46:00Z">
        <w:r w:rsidDel="00CB112C">
          <w:delText xml:space="preserve"> </w:delText>
        </w:r>
      </w:del>
      <w:ins w:id="50" w:author="Alex" w:date="2015-05-18T16:29:00Z">
        <w:del w:id="51" w:author="Justin Siegel" w:date="2015-05-18T19:46:00Z">
          <w:r w:rsidR="00734744" w:rsidDel="00CB112C">
            <w:delText>p</w:delText>
          </w:r>
        </w:del>
      </w:ins>
      <w:ins w:id="52" w:author="Justin Siegel" w:date="2015-05-18T19:46:00Z">
        <w:r w:rsidR="00CB112C">
          <w:t>P</w:t>
        </w:r>
      </w:ins>
      <w:ins w:id="53" w:author="Alex" w:date="2015-05-18T16:29:00Z">
        <w:r w:rsidR="00734744">
          <w:t xml:space="preserve">roteins </w:t>
        </w:r>
      </w:ins>
      <w:r>
        <w:t>purified via immobilized metal affinity chromatography</w:t>
      </w:r>
      <w:ins w:id="54" w:author="Alex" w:date="2015-05-18T16:27:00Z">
        <w:r w:rsidR="00734744">
          <w:t xml:space="preserve"> </w:t>
        </w:r>
      </w:ins>
      <w:ins w:id="55" w:author="Justin Siegel" w:date="2015-05-18T19:46:00Z">
        <w:r w:rsidR="00CB112C">
          <w:t xml:space="preserve">and eluted </w:t>
        </w:r>
      </w:ins>
      <w:ins w:id="56" w:author="Alex" w:date="2015-05-18T16:27:00Z">
        <w:r w:rsidR="00734744">
          <w:t>i</w:t>
        </w:r>
        <w:r w:rsidR="00B61AAC">
          <w:t>n 200 µL</w:t>
        </w:r>
        <w:r w:rsidR="00734744">
          <w:t xml:space="preserve"> buffer</w:t>
        </w:r>
      </w:ins>
      <w:ins w:id="57" w:author="Alex" w:date="2015-05-18T16:28:00Z">
        <w:r w:rsidR="00734744">
          <w:t>, as described in detail in the Supplemental Methods.</w:t>
        </w:r>
      </w:ins>
      <w:r>
        <w:t xml:space="preserve"> </w:t>
      </w:r>
      <w:ins w:id="58" w:author="Justin Siegel" w:date="2015-05-18T19:46:00Z">
        <w:r w:rsidR="00CB112C">
          <w:t xml:space="preserve">The </w:t>
        </w:r>
      </w:ins>
      <w:ins w:id="59" w:author="Alex" w:date="2015-05-18T17:11:00Z">
        <w:del w:id="60" w:author="Justin Siegel" w:date="2015-05-18T19:46:00Z">
          <w:r w:rsidR="004A477D" w:rsidDel="00CB112C">
            <w:delText>A</w:delText>
          </w:r>
        </w:del>
      </w:ins>
      <w:ins w:id="61" w:author="Justin Siegel" w:date="2015-05-18T19:46:00Z">
        <w:r w:rsidR="00CB112C">
          <w:t>a</w:t>
        </w:r>
      </w:ins>
      <w:ins w:id="62" w:author="Alex" w:date="2015-05-18T17:11:00Z">
        <w:r w:rsidR="004A477D">
          <w:t>bsorbance</w:t>
        </w:r>
        <w:r w:rsidR="00031D61">
          <w:t xml:space="preserve"> at</w:t>
        </w:r>
      </w:ins>
      <w:del w:id="63" w:author="Alex" w:date="2015-05-18T17:11:00Z">
        <w:r w:rsidDel="004A477D">
          <w:delText xml:space="preserve">at </w:delText>
        </w:r>
      </w:del>
      <w:ins w:id="64" w:author="Alex" w:date="2015-05-18T16:28:00Z">
        <w:r w:rsidR="00734744">
          <w:t xml:space="preserve"> </w:t>
        </w:r>
      </w:ins>
      <w:r>
        <w:t>280 nm</w:t>
      </w:r>
      <w:ins w:id="65" w:author="Justin Siegel" w:date="2015-05-18T19:46:00Z">
        <w:r w:rsidR="00CB112C">
          <w:t xml:space="preserve"> of eluted protein</w:t>
        </w:r>
      </w:ins>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ins w:id="66" w:author="Justin Siegel" w:date="2015-05-17T18:14:00Z">
        <w:r w:rsidR="00CC39BA">
          <w:t xml:space="preserve">concentration of proteins after purification was </w:t>
        </w:r>
      </w:ins>
      <w:r>
        <w:t xml:space="preserve">found to be 1.2 ± 0.4 mg/mL. Of the 104 mutants synthesized, 90 express and purify as soluble protein (Figure 2). The </w:t>
      </w:r>
      <w:ins w:id="67" w:author="Justin Siegel" w:date="2015-05-17T18:15:00Z">
        <w:r w:rsidR="00CC39BA">
          <w:t xml:space="preserve">final concentrations </w:t>
        </w:r>
      </w:ins>
      <w:r>
        <w:t xml:space="preserve">for all 104 mutants </w:t>
      </w:r>
      <w:r w:rsidR="00B95A22">
        <w:t>are included in</w:t>
      </w:r>
      <w:r>
        <w:t xml:space="preserve"> </w:t>
      </w:r>
      <w:r w:rsidR="00B95A22">
        <w:t>Supplemental Table 1</w:t>
      </w:r>
      <w:r>
        <w:t xml:space="preserve">. Greater than 35% maintained the yields obtained for native BglB, and 15% </w:t>
      </w:r>
      <w:ins w:id="68" w:author="Justin Siegel" w:date="2015-05-17T18:15:00Z">
        <w:r w:rsidR="00CC39BA">
          <w:t xml:space="preserve">did </w:t>
        </w:r>
      </w:ins>
      <w:r>
        <w:t>not express and purif</w:t>
      </w:r>
      <w:ins w:id="69" w:author="Justin Siegel" w:date="2015-05-17T18:15:00Z">
        <w:r w:rsidR="00CC39BA">
          <w:t>y</w:t>
        </w:r>
      </w:ins>
      <w:r>
        <w:t xml:space="preserve"> as a soluble protein above our limit of detection</w:t>
      </w:r>
      <w:ins w:id="70" w:author="Justin Siegel" w:date="2015-05-17T18:16:00Z">
        <w:r w:rsidR="00CC39BA">
          <w:t xml:space="preserve"> (0.1 mg/mL)</w:t>
        </w:r>
      </w:ins>
      <w:ins w:id="71" w:author="Justin Siegel" w:date="2015-05-17T18:15:00Z">
        <w:r w:rsidR="00CC39BA">
          <w:t xml:space="preserve"> for protein yield after purification</w:t>
        </w:r>
      </w:ins>
      <w:r>
        <w:t xml:space="preserve"> based on A</w:t>
      </w:r>
      <w:r w:rsidRPr="002C6335">
        <w:rPr>
          <w:vertAlign w:val="subscript"/>
          <w:rPrChange w:id="72" w:author="Justin Siegel" w:date="2015-05-18T20:04:00Z">
            <w:rPr/>
          </w:rPrChange>
        </w:rPr>
        <w:t>280</w:t>
      </w:r>
      <w:r>
        <w:t xml:space="preserve">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00FB4C9" w:rsidR="00DF34E5" w:rsidRDefault="00DF34E5" w:rsidP="008C36CB">
      <w:pPr>
        <w:spacing w:line="480" w:lineRule="auto"/>
      </w:pPr>
      <w:r>
        <w:t xml:space="preserve">Michaelis-Menten kinetic constants for each of the 104 mutants were determined using the colorimetric assay of pNPG hydrolysis and </w:t>
      </w:r>
      <w:ins w:id="73" w:author="Justin Siegel" w:date="2015-05-17T18:16:00Z">
        <w:r w:rsidR="00CC39BA">
          <w:t xml:space="preserve">the results </w:t>
        </w:r>
      </w:ins>
      <w:r>
        <w:t xml:space="preserve">are represented as a heatmap in Figure 2. Ten biological replicates of the wild type enzyme </w:t>
      </w:r>
      <w:del w:id="74" w:author="Justin Siegel" w:date="2015-05-18T20:04:00Z">
        <w:r w:rsidDel="002C6335">
          <w:delText xml:space="preserve">has </w:delText>
        </w:r>
      </w:del>
      <w:ins w:id="75" w:author="Justin Siegel" w:date="2015-05-18T20:04:00Z">
        <w:r w:rsidR="002C6335">
          <w:t xml:space="preserve">have </w:t>
        </w:r>
      </w:ins>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To determine kinetic constants, observed rates at 8 substrate concentrations were fit to the Michaelis-Menten equation</w:t>
      </w:r>
      <w:ins w:id="76" w:author="Justin Siegel" w:date="2015-05-17T18:16:00Z">
        <w:r w:rsidR="00CC39BA">
          <w:t xml:space="preserve">. If no </w:t>
        </w:r>
      </w:ins>
      <w:ins w:id="77" w:author="Justin Siegel" w:date="2015-05-17T18:17:00Z">
        <w:r w:rsidR="00CC39BA">
          <w:t>clear saturation</w:t>
        </w:r>
      </w:ins>
      <w:ins w:id="78" w:author="Justin Siegel" w:date="2015-05-17T18:16:00Z">
        <w:r w:rsidR="00CC39BA">
          <w:t xml:space="preserve"> was observed then a linear equation was used to determine </w:t>
        </w:r>
      </w:ins>
      <w:ins w:id="79" w:author="Justin Siegel" w:date="2015-05-17T18:17:00Z">
        <w:r w:rsidR="00CC39BA" w:rsidRPr="00AE71AE">
          <w:rPr>
            <w:i/>
          </w:rPr>
          <w:t>k</w:t>
        </w:r>
        <w:r w:rsidR="00CC39BA" w:rsidRPr="00AE71AE">
          <w:rPr>
            <w:vertAlign w:val="subscript"/>
          </w:rPr>
          <w:t>cat</w:t>
        </w:r>
        <w:r w:rsidR="00CC39BA">
          <w:t>/K</w:t>
        </w:r>
        <w:r w:rsidR="00CC39BA" w:rsidRPr="004F15C1">
          <w:rPr>
            <w:vertAlign w:val="subscript"/>
          </w:rPr>
          <w:t>M</w:t>
        </w:r>
      </w:ins>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6DC0D48F" w:rsidR="00DF34E5" w:rsidRDefault="00DF34E5" w:rsidP="008C36CB">
      <w:pPr>
        <w:spacing w:line="480" w:lineRule="auto"/>
      </w:pPr>
      <w:r>
        <w:tab/>
      </w:r>
      <w:ins w:id="80" w:author="Justin Siegel" w:date="2015-05-18T20:04:00Z">
        <w:r w:rsidR="002C6335">
          <w:t>Notably, the Q19A mutant showed a dramatic effect on function</w:t>
        </w:r>
      </w:ins>
      <w:ins w:id="81" w:author="Alex" w:date="2015-05-19T12:14:00Z">
        <w:r w:rsidR="00D611EC">
          <w:t>:</w:t>
        </w:r>
      </w:ins>
      <w:ins w:id="82" w:author="Justin Siegel" w:date="2015-05-18T20:04:00Z">
        <w:r w:rsidR="002C6335">
          <w:t xml:space="preserve"> catalytic efficiency decreased by 57,000-fold. </w:t>
        </w:r>
      </w:ins>
      <w:ins w:id="83" w:author="Justin Siegel" w:date="2015-05-18T20:05:00Z">
        <w:r w:rsidR="002C6335">
          <w:t>A</w:t>
        </w:r>
      </w:ins>
      <w:r>
        <w:t xml:space="preserve">nalysis of the crystal structure of BglB </w:t>
      </w:r>
      <w:del w:id="84" w:author="Alex" w:date="2015-05-18T17:44:00Z">
        <w:r w:rsidDel="00961C7B">
          <w:lastRenderedPageBreak/>
          <w:delText xml:space="preserve">illustrates </w:delText>
        </w:r>
      </w:del>
      <w:ins w:id="85" w:author="Alex" w:date="2015-05-18T17:44:00Z">
        <w:r w:rsidR="00961C7B">
          <w:t xml:space="preserve">suggests </w:t>
        </w:r>
      </w:ins>
      <w:r>
        <w:t xml:space="preserve">that both the nitrogen and oxygen of the amide sidechain interact with hydroxyl groups on the substrate (Figure 3A). </w:t>
      </w:r>
      <w:ins w:id="86" w:author="Alex" w:date="2015-05-18T17:45:00Z">
        <w:r w:rsidR="00961C7B">
          <w:t xml:space="preserve">A multiple sequence alignment of the BglB enzyme family in the Pfam database (comprising 1,554 non-redundant proteins), </w:t>
        </w:r>
        <w:del w:id="87" w:author="Justin Siegel" w:date="2015-05-18T19:47:00Z">
          <w:r w:rsidR="00961C7B" w:rsidDel="00CB112C">
            <w:delText>suggested</w:delText>
          </w:r>
        </w:del>
      </w:ins>
      <w:ins w:id="88" w:author="Justin Siegel" w:date="2015-05-18T19:47:00Z">
        <w:r w:rsidR="00CB112C">
          <w:t>revealed</w:t>
        </w:r>
      </w:ins>
      <w:ins w:id="89" w:author="Alex" w:date="2015-05-18T17:45:00Z">
        <w:r w:rsidR="00961C7B">
          <w:t xml:space="preserve"> that Q19 is 95% conserved in this family (Figure 3B)</w:t>
        </w:r>
        <w:r w:rsidR="00EE34DE">
          <w:t xml:space="preserve">. </w:t>
        </w:r>
      </w:ins>
      <w:del w:id="90" w:author="Alex" w:date="2015-05-18T17:45:00Z">
        <w:r w:rsidDel="00961C7B">
          <w:delText xml:space="preserve">Based on a multiple sequence alignment of the Pfam database for the BglB enzyme family comprising 1,554 non-redundant proteins, Q19 is 95% conserved (Figure 3B). </w:delText>
        </w:r>
      </w:del>
      <w:r>
        <w:t xml:space="preserve">While removing these interactions might be predicted to decrease catalytic efficiency, it was unexpected </w:t>
      </w:r>
      <w:r w:rsidR="00700366">
        <w:t xml:space="preserve">that this mutation </w:t>
      </w:r>
      <w:ins w:id="91" w:author="Alex" w:date="2015-05-18T17:45:00Z">
        <w:r w:rsidR="008752E2">
          <w:t xml:space="preserve">would have an </w:t>
        </w:r>
      </w:ins>
      <w:del w:id="92" w:author="Alex" w:date="2015-05-18T17:45:00Z">
        <w:r w:rsidR="00700366" w:rsidDel="008752E2">
          <w:delText xml:space="preserve">has an </w:delText>
        </w:r>
      </w:del>
      <w:r>
        <w:t xml:space="preserve">almost equivalent </w:t>
      </w:r>
      <w:r w:rsidR="00C960AB">
        <w:t>e</w:t>
      </w:r>
      <w:r w:rsidR="00700366">
        <w:t xml:space="preserve">ffect </w:t>
      </w:r>
      <w:r>
        <w:t>to removing the established catalytic residue E353. Unlike E353, the nucleophilic glutamate directly involved in the reaction chemistry, Q19 is not</w:t>
      </w:r>
      <w:ins w:id="93" w:author="Justin Siegel" w:date="2015-05-18T20:05:00Z">
        <w:r w:rsidR="002C6335">
          <w:t xml:space="preserve"> directly</w:t>
        </w:r>
      </w:ins>
      <w:r>
        <w:t xml:space="preserve"> involved in </w:t>
      </w:r>
      <w:del w:id="94" w:author="Alex" w:date="2015-05-18T17:46:00Z">
        <w:r w:rsidDel="008752E2">
          <w:delText xml:space="preserve">chemistry of </w:delText>
        </w:r>
      </w:del>
      <w:r>
        <w:t xml:space="preserve">the reaction. A crystal structure </w:t>
      </w:r>
      <w:ins w:id="95" w:author="Alex" w:date="2015-05-18T17:46:00Z">
        <w:r w:rsidR="008752E2">
          <w:t xml:space="preserve">of BglB Q19A </w:t>
        </w:r>
      </w:ins>
      <w:r>
        <w:t>in complex with the 2-deoxy-2-fluoro-</w:t>
      </w:r>
      <w:r w:rsidR="0075290A" w:rsidRPr="0075290A">
        <w:rPr>
          <w:rFonts w:ascii="Symbol" w:hAnsi="Symbol"/>
        </w:rPr>
        <w:t></w:t>
      </w:r>
      <w:r>
        <w:t xml:space="preserve">-D-glucopyranose inhibitor </w:t>
      </w:r>
      <w:del w:id="96" w:author="Alex" w:date="2015-05-18T17:46:00Z">
        <w:r w:rsidDel="008752E2">
          <w:delText xml:space="preserve">of the Q19A mutation </w:delText>
        </w:r>
      </w:del>
      <w:r>
        <w:t xml:space="preserve">may help elucidate the structural effect of this mutation. Based on molecular modeling, no major structural change for this mutant is </w:t>
      </w:r>
      <w:r w:rsidR="006927C5">
        <w:t xml:space="preserve">predicted </w:t>
      </w:r>
      <w:commentRangeStart w:id="97"/>
      <w:r w:rsidR="006927C5">
        <w:t>(Supplemental Figure 2</w:t>
      </w:r>
      <w:r w:rsidR="005D2F49">
        <w:t>A</w:t>
      </w:r>
      <w:r>
        <w:t xml:space="preserve">). </w:t>
      </w:r>
      <w:commentRangeEnd w:id="97"/>
      <w:r w:rsidR="007509FD">
        <w:rPr>
          <w:rStyle w:val="CommentReference"/>
        </w:rPr>
        <w:commentReference w:id="97"/>
      </w:r>
    </w:p>
    <w:p w14:paraId="290AA882" w14:textId="1D14F08B" w:rsidR="00DF34E5" w:rsidRDefault="00DF34E5" w:rsidP="008C36CB">
      <w:pPr>
        <w:spacing w:line="480" w:lineRule="auto"/>
      </w:pPr>
      <w:r>
        <w:tab/>
        <w:t xml:space="preserve">Another </w:t>
      </w:r>
      <w:ins w:id="98" w:author="Justin Siegel" w:date="2015-05-17T18:23:00Z">
        <w:r w:rsidR="00491D69">
          <w:t xml:space="preserve">notable </w:t>
        </w:r>
      </w:ins>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ins w:id="99" w:author="Justin Siegel" w:date="2015-05-18T20:06:00Z">
        <w:r w:rsidR="002C6335">
          <w:t xml:space="preserve">would </w:t>
        </w:r>
      </w:ins>
      <w:r>
        <w:t>adopt</w:t>
      </w:r>
      <w:del w:id="100" w:author="Justin Siegel" w:date="2015-05-18T20:06:00Z">
        <w:r w:rsidDel="002C6335">
          <w:delText>s</w:delText>
        </w:r>
      </w:del>
      <w:r>
        <w:t xml:space="preserve">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ins w:id="101" w:author="Justin Siegel" w:date="2015-05-18T20:06:00Z">
        <w:r w:rsidR="002C6335">
          <w:t xml:space="preserve"> likely</w:t>
        </w:r>
      </w:ins>
      <w:r>
        <w:t xml:space="preserve"> result in a significant change of the electrostatic environment around the active site, </w:t>
      </w:r>
      <w:ins w:id="102" w:author="Justin Siegel" w:date="2015-05-18T20:06:00Z">
        <w:r w:rsidR="002C6335">
          <w:t xml:space="preserve">and </w:t>
        </w:r>
      </w:ins>
      <w:del w:id="103" w:author="Justin Siegel" w:date="2015-05-18T20:06:00Z">
        <w:r w:rsidDel="002C6335">
          <w:delText>suggesting</w:delText>
        </w:r>
      </w:del>
      <w:ins w:id="104" w:author="Justin Siegel" w:date="2015-05-18T20:06:00Z">
        <w:r w:rsidR="002C6335">
          <w:t>indicates</w:t>
        </w:r>
      </w:ins>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ins w:id="105" w:author="Justin Siegel" w:date="2015-05-18T20:07:00Z">
        <w:r w:rsidR="002C6335">
          <w:t xml:space="preserve">previous </w:t>
        </w:r>
      </w:ins>
      <w:ins w:id="106" w:author="Alex" w:date="2015-05-18T16:33:00Z">
        <w:r w:rsidR="007509FD">
          <w:t>evidence</w:t>
        </w:r>
      </w:ins>
      <w:ins w:id="107" w:author="Justin Siegel" w:date="2015-05-17T18:23:00Z">
        <w:r w:rsidR="00491D69">
          <w:t xml:space="preserve"> that the </w:t>
        </w:r>
      </w:ins>
      <w:r>
        <w:t xml:space="preserve">electrostatic environment </w:t>
      </w:r>
      <w:del w:id="108" w:author="Justin Siegel" w:date="2015-05-18T20:08:00Z">
        <w:r w:rsidDel="002C6335">
          <w:delText xml:space="preserve">of </w:delText>
        </w:r>
        <w:r w:rsidR="00BB2E28" w:rsidDel="002C6335">
          <w:delText xml:space="preserve">an </w:delText>
        </w:r>
      </w:del>
      <w:r>
        <w:t>enzyme active site</w:t>
      </w:r>
      <w:ins w:id="109" w:author="Justin Siegel" w:date="2015-05-18T20:08:00Z">
        <w:r w:rsidR="002C6335">
          <w:t>s</w:t>
        </w:r>
      </w:ins>
      <w:r>
        <w:t xml:space="preserve"> </w:t>
      </w:r>
      <w:del w:id="110" w:author="Justin Siegel" w:date="2015-05-18T20:08:00Z">
        <w:r w:rsidDel="002C6335">
          <w:delText xml:space="preserve">is </w:delText>
        </w:r>
      </w:del>
      <w:ins w:id="111" w:author="Justin Siegel" w:date="2015-05-18T20:08:00Z">
        <w:r w:rsidR="002C6335">
          <w:t xml:space="preserve">are </w:t>
        </w:r>
      </w:ins>
      <w:r>
        <w:t>of primary i</w:t>
      </w:r>
      <w:r w:rsidR="00E31C1E">
        <w:t>mportance to 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4A66C480"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commentRangeStart w:id="112"/>
      <w:r w:rsidR="00045EB9">
        <w:t xml:space="preserve">(Supplemental Table </w:t>
      </w:r>
      <w:ins w:id="113" w:author="Alex" w:date="2015-05-18T16:52:00Z">
        <w:r w:rsidR="00383E10">
          <w:t>3</w:t>
        </w:r>
      </w:ins>
      <w:r>
        <w:t>)</w:t>
      </w:r>
      <w:commentRangeEnd w:id="112"/>
      <w:r w:rsidR="00383E10">
        <w:rPr>
          <w:rStyle w:val="CommentReference"/>
        </w:rPr>
        <w:commentReference w:id="112"/>
      </w:r>
      <w:r>
        <w:t xml:space="preserve">. This supports the widely held assumption that highly conserved residues within an enzyme active site are functionally important. However, only 11 of the 44 residues within 12 Å of the active site are &gt;85% conserved. Of the 33 </w:t>
      </w:r>
      <w:ins w:id="114" w:author="Justin Siegel" w:date="2015-05-18T20:08:00Z">
        <w:r w:rsidR="002C6335">
          <w:t xml:space="preserve">remaining </w:t>
        </w:r>
      </w:ins>
      <w:r>
        <w:t>residues within 12 Å of the active site</w:t>
      </w:r>
      <w:del w:id="115" w:author="Justin Siegel" w:date="2015-05-18T20:08:00Z">
        <w:r w:rsidDel="002C6335">
          <w:delText xml:space="preserve"> that are &lt;85% conserved</w:delText>
        </w:r>
      </w:del>
      <w:r>
        <w:t>,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ins w:id="116" w:author="Justin Siegel" w:date="2015-05-17T18:27:00Z">
        <w:r w:rsidR="000E5CDA">
          <w:t>In addition</w:t>
        </w:r>
      </w:ins>
      <w:ins w:id="117" w:author="Alex" w:date="2015-05-19T12:15:00Z">
        <w:r w:rsidR="00D611EC">
          <w:t>,</w:t>
        </w:r>
      </w:ins>
      <w:r w:rsidR="00DF34E5">
        <w:t xml:space="preserve">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ins w:id="118" w:author="Justin Siegel" w:date="2015-05-18T20:08:00Z">
        <w:r w:rsidR="002C6335">
          <w:t xml:space="preserve"> using Rosetta</w:t>
        </w:r>
      </w:ins>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ins w:id="119" w:author="Justin Siegel" w:date="2015-05-17T18:30:00Z">
        <w:r w:rsidR="000E5CDA">
          <w:t xml:space="preserve">as well as </w:t>
        </w:r>
      </w:ins>
      <w:r>
        <w:t>backbone minimization</w:t>
      </w:r>
      <w:ins w:id="120" w:author="Justin Siegel" w:date="2015-05-17T18:29:00Z">
        <w:r w:rsidR="000E5CDA">
          <w:t>. This protocol</w:t>
        </w:r>
      </w:ins>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ins w:id="121" w:author="Justin Siegel" w:date="2015-05-17T18:34:00Z">
        <w:r w:rsidR="000E5CDA">
          <w:t xml:space="preserve">that could be combined in order to </w:t>
        </w:r>
      </w:ins>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ins w:id="122" w:author="ilias tagkopoulos" w:date="2015-05-15T12:52:00Z">
        <w:r w:rsidR="009B3CF7">
          <w:t xml:space="preserve">(top panel) </w:t>
        </w:r>
      </w:ins>
      <w:r w:rsidR="00DF34E5">
        <w:t>illustrates the correlations between machine learning predictions and experimentally-measured values</w:t>
      </w:r>
      <w:ins w:id="123" w:author="ilias tagkopoulos" w:date="2015-05-15T12:52:00Z">
        <w:r w:rsidR="009B3CF7">
          <w:t xml:space="preserve">. </w:t>
        </w:r>
      </w:ins>
      <w:ins w:id="124" w:author="ilias tagkopoulos" w:date="2015-05-15T13:30:00Z">
        <w:r w:rsidR="00A139CE">
          <w:t>Figure 4 (bottom panel) depicts t</w:t>
        </w:r>
      </w:ins>
      <w:ins w:id="125" w:author="ilias tagkopoulos" w:date="2015-05-15T12:53:00Z">
        <w:r w:rsidR="009B3CF7">
          <w:t>he histogram of samples with respect to their measured kinetic constant value and the observed error</w:t>
        </w:r>
      </w:ins>
      <w:ins w:id="126" w:author="ilias tagkopoulos" w:date="2015-05-15T12:54:00Z">
        <w:r w:rsidR="009B3CF7">
          <w:t xml:space="preserve"> </w:t>
        </w:r>
      </w:ins>
      <w:ins w:id="127" w:author="ilias tagkopoulos" w:date="2015-05-15T12:55:00Z">
        <w:r w:rsidR="00A139CE">
          <w:t>between predicted/</w:t>
        </w:r>
        <w:r w:rsidR="009B3CF7">
          <w:t>measured value</w:t>
        </w:r>
      </w:ins>
      <w:ins w:id="128" w:author="ilias tagkopoulos" w:date="2015-05-15T13:30:00Z">
        <w:r w:rsidR="00A139CE">
          <w:t xml:space="preserve">. </w:t>
        </w:r>
      </w:ins>
    </w:p>
    <w:p w14:paraId="285AF232" w14:textId="0D2024FB"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ins w:id="129" w:author="Justin Siegel" w:date="2015-05-17T18:35:00Z">
        <w:r w:rsidR="000E5CDA">
          <w:t xml:space="preserve"> (</w:t>
        </w:r>
        <w:r w:rsidR="000E5CDA" w:rsidRPr="00D611EC">
          <w:rPr>
            <w:i/>
            <w:rPrChange w:id="130" w:author="Alex" w:date="2015-05-19T12:16:00Z">
              <w:rPr/>
            </w:rPrChange>
          </w:rPr>
          <w:t>i.e.</w:t>
        </w:r>
        <w:r w:rsidR="000E5CDA">
          <w:t xml:space="preserve"> a minimal number of voids)</w:t>
        </w:r>
      </w:ins>
      <w:r w:rsidR="00DF34E5">
        <w:t>.</w:t>
      </w:r>
      <w:r w:rsidR="00AF585E">
        <w:t xml:space="preserve"> </w:t>
      </w:r>
      <w:ins w:id="131" w:author="Justin Siegel" w:date="2015-05-17T19:32:00Z">
        <w:r w:rsidR="008F0D45">
          <w:t>A</w:t>
        </w:r>
      </w:ins>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ins w:id="132" w:author="Alex" w:date="2015-05-18T17:03:00Z">
        <w:r w:rsidR="00052C31">
          <w:t>,</w:t>
        </w:r>
      </w:ins>
      <w:r w:rsidR="00B20ED9">
        <w:t xml:space="preserve"> in</w:t>
      </w:r>
      <w:r w:rsidR="00DF34E5">
        <w:t xml:space="preserve"> BglB</w:t>
      </w:r>
      <w:ins w:id="133" w:author="Alex" w:date="2015-05-18T17:03:00Z">
        <w:r w:rsidR="00052C31">
          <w:t>,</w:t>
        </w:r>
      </w:ins>
      <w:r w:rsidR="00DF34E5">
        <w:t xml:space="preserve"> </w:t>
      </w:r>
      <w:ins w:id="134" w:author="Justin Siegel" w:date="2015-05-17T19:36:00Z">
        <w:r w:rsidR="008F0D45">
          <w:t xml:space="preserve">a decrease </w:t>
        </w:r>
      </w:ins>
      <w:r w:rsidR="00B20ED9">
        <w:t>in structural packing</w:t>
      </w:r>
      <w:ins w:id="135" w:author="Justin Siegel" w:date="2015-05-17T19:36:00Z">
        <w:r w:rsidR="008F0D45">
          <w:t xml:space="preserve"> (</w:t>
        </w:r>
        <w:r w:rsidR="008F0D45" w:rsidRPr="00D611EC">
          <w:rPr>
            <w:i/>
            <w:rPrChange w:id="136" w:author="Alex" w:date="2015-05-19T12:16:00Z">
              <w:rPr/>
            </w:rPrChange>
          </w:rPr>
          <w:t>i.e.</w:t>
        </w:r>
        <w:r w:rsidR="008F0D45">
          <w:t xml:space="preserve"> a higher packing value)</w:t>
        </w:r>
      </w:ins>
      <w:r w:rsidR="00B20ED9">
        <w:t xml:space="preserve"> around the catalytic residues and protein results in a </w:t>
      </w:r>
      <w:ins w:id="137" w:author="Justin Siegel" w:date="2015-05-17T19:32:00Z">
        <w:r w:rsidR="008F0D45">
          <w:t xml:space="preserve">lower </w:t>
        </w:r>
      </w:ins>
      <w:r w:rsidR="00B20ED9">
        <w:t>K</w:t>
      </w:r>
      <w:r w:rsidR="00B20ED9" w:rsidRPr="00D947F4">
        <w:rPr>
          <w:vertAlign w:val="subscript"/>
        </w:rPr>
        <w:t>M</w:t>
      </w:r>
      <w:r w:rsidR="00B20ED9">
        <w:t>.</w:t>
      </w:r>
      <w:del w:id="138" w:author="Alex" w:date="2015-05-19T12:17:00Z">
        <w:r w:rsidR="00342F97" w:rsidDel="00D611EC">
          <w:delText xml:space="preserve">  </w:delText>
        </w:r>
      </w:del>
      <w:ins w:id="139" w:author="Alex" w:date="2015-05-19T12:17:00Z">
        <w:r w:rsidR="00D611EC">
          <w:t xml:space="preserve"> </w:t>
        </w:r>
      </w:ins>
      <w:ins w:id="140" w:author="Justin Siegel" w:date="2015-05-17T19:50:00Z">
        <w:r w:rsidR="00E00C06">
          <w:t xml:space="preserve">A tightly packed enzyme without voids </w:t>
        </w:r>
      </w:ins>
      <w:ins w:id="141" w:author="Justin Siegel" w:date="2015-05-17T19:51:00Z">
        <w:r w:rsidR="00E00C06">
          <w:t xml:space="preserve">would likely </w:t>
        </w:r>
        <w:r w:rsidR="00E00C06">
          <w:lastRenderedPageBreak/>
          <w:t>result in pre</w:t>
        </w:r>
      </w:ins>
      <w:ins w:id="142" w:author="Justin Siegel" w:date="2015-05-17T19:55:00Z">
        <w:r w:rsidR="00E00C06">
          <w:t>-</w:t>
        </w:r>
      </w:ins>
      <w:ins w:id="143" w:author="Justin Siegel" w:date="2015-05-17T19:51:00Z">
        <w:r w:rsidR="00E00C06">
          <w:t>ordering of the active site.</w:t>
        </w:r>
        <w:del w:id="144" w:author="Alex" w:date="2015-05-19T12:17:00Z">
          <w:r w:rsidR="00E00C06" w:rsidDel="00D611EC">
            <w:delText xml:space="preserve">  </w:delText>
          </w:r>
        </w:del>
      </w:ins>
      <w:ins w:id="145" w:author="Alex" w:date="2015-05-19T12:17:00Z">
        <w:r w:rsidR="00D611EC">
          <w:t xml:space="preserve"> </w:t>
        </w:r>
      </w:ins>
      <w:ins w:id="146" w:author="Justin Siegel" w:date="2015-05-17T19:51:00Z">
        <w:r w:rsidR="00E00C06">
          <w:t xml:space="preserve">Therefore this correlation is </w:t>
        </w:r>
      </w:ins>
      <w:ins w:id="147" w:author="Justin Siegel" w:date="2015-05-17T19:52:00Z">
        <w:r w:rsidR="00E00C06">
          <w:t>consistent with</w:t>
        </w:r>
      </w:ins>
      <w:ins w:id="148" w:author="Justin Siegel" w:date="2015-05-17T19:51:00Z">
        <w:r w:rsidR="00E00C06">
          <w:t xml:space="preserve"> BglB </w:t>
        </w:r>
      </w:ins>
      <w:ins w:id="149" w:author="Justin Siegel" w:date="2015-05-17T19:48:00Z">
        <w:r w:rsidR="00514702">
          <w:t xml:space="preserve">requiring </w:t>
        </w:r>
      </w:ins>
      <w:ins w:id="150" w:author="Justin Siegel" w:date="2015-05-17T19:51:00Z">
        <w:r w:rsidR="00E00C06">
          <w:t>a</w:t>
        </w:r>
      </w:ins>
      <w:ins w:id="151" w:author="Justin Siegel" w:date="2015-05-17T19:48:00Z">
        <w:r w:rsidR="00514702">
          <w:t xml:space="preserve"> pre-ordered</w:t>
        </w:r>
      </w:ins>
      <w:ins w:id="152" w:author="Justin Siegel" w:date="2015-05-17T19:52:00Z">
        <w:r w:rsidR="00E00C06">
          <w:t xml:space="preserve"> active site</w:t>
        </w:r>
      </w:ins>
      <w:ins w:id="153" w:author="Justin Siegel" w:date="2015-05-17T19:48:00Z">
        <w:r w:rsidR="00514702">
          <w:t xml:space="preserve"> for efficient substrate binding, and potentially catalysis.</w:t>
        </w:r>
      </w:ins>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r w:rsidR="00B456CE">
        <w:fldChar w:fldCharType="end"/>
      </w:r>
      <w:ins w:id="154" w:author="Justin Siegel" w:date="2015-05-17T19:48:00Z">
        <w:del w:id="155" w:author="Alex" w:date="2015-05-19T12:17:00Z">
          <w:r w:rsidR="00514702" w:rsidDel="00D611EC">
            <w:delText xml:space="preserve">  </w:delText>
          </w:r>
        </w:del>
      </w:ins>
      <w:ins w:id="156" w:author="Alex" w:date="2015-05-19T12:17:00Z">
        <w:r w:rsidR="00D611EC">
          <w:t xml:space="preserve"> </w:t>
        </w:r>
      </w:ins>
      <w:ins w:id="157" w:author="Justin Siegel" w:date="2015-05-17T19:48:00Z">
        <w:r w:rsidR="00514702">
          <w:t>To further support this</w:t>
        </w:r>
      </w:ins>
      <w:ins w:id="158" w:author="Alex" w:date="2015-05-19T12:17:00Z">
        <w:r w:rsidR="00D611EC">
          <w:t xml:space="preserve"> proposed</w:t>
        </w:r>
      </w:ins>
      <w:ins w:id="159" w:author="Justin Siegel" w:date="2015-05-17T19:48:00Z">
        <w:r w:rsidR="00514702">
          <w:t xml:space="preserve"> classic</w:t>
        </w:r>
      </w:ins>
      <w:ins w:id="160" w:author="Alex" w:date="2015-05-19T12:17:00Z">
        <w:r w:rsidR="00D611EC">
          <w:t>al</w:t>
        </w:r>
      </w:ins>
      <w:ins w:id="161" w:author="Justin Siegel" w:date="2015-05-17T19:48:00Z">
        <w:r w:rsidR="00514702">
          <w:t xml:space="preserve"> lock-and-key </w:t>
        </w:r>
      </w:ins>
      <w:ins w:id="162" w:author="Justin Siegel" w:date="2015-05-17T19:52:00Z">
        <w:del w:id="163" w:author="Alex" w:date="2015-05-19T12:17:00Z">
          <w:r w:rsidR="00E00C06" w:rsidDel="00D611EC">
            <w:delText>proposed</w:delText>
          </w:r>
        </w:del>
      </w:ins>
      <w:ins w:id="164" w:author="Justin Siegel" w:date="2015-05-17T19:48:00Z">
        <w:del w:id="165" w:author="Alex" w:date="2015-05-19T12:17:00Z">
          <w:r w:rsidR="00514702" w:rsidDel="00D611EC">
            <w:delText xml:space="preserve"> </w:delText>
          </w:r>
        </w:del>
        <w:r w:rsidR="00514702">
          <w:t>mechanism</w:t>
        </w:r>
      </w:ins>
      <w:ins w:id="166" w:author="Alex" w:date="2015-05-19T12:17:00Z">
        <w:r w:rsidR="00D611EC">
          <w:t>,</w:t>
        </w:r>
      </w:ins>
      <w:ins w:id="167" w:author="Justin Siegel" w:date="2015-05-17T19:48:00Z">
        <w:r w:rsidR="00514702">
          <w:t xml:space="preserve"> the observed </w:t>
        </w:r>
      </w:ins>
      <w:r w:rsidR="00DF34E5">
        <w:t xml:space="preserve">RMSD between the </w:t>
      </w:r>
      <w:ins w:id="168" w:author="Justin Siegel" w:date="2015-05-17T19:34:00Z">
        <w:r w:rsidR="008F0D45">
          <w:t xml:space="preserve">crystal structures of the </w:t>
        </w:r>
      </w:ins>
      <w:r w:rsidR="00DF34E5">
        <w:t>apo</w:t>
      </w:r>
      <w:ins w:id="169" w:author="Justin Siegel" w:date="2015-05-17T19:34:00Z">
        <w:r w:rsidR="008F0D45">
          <w:t xml:space="preserve"> (</w:t>
        </w:r>
      </w:ins>
      <w:ins w:id="170" w:author="Justin Siegel" w:date="2015-05-17T19:35:00Z">
        <w:r w:rsidR="008F0D45" w:rsidRPr="008F0D45">
          <w:t>2O9P</w:t>
        </w:r>
        <w:r w:rsidR="008F0D45">
          <w:t>)</w:t>
        </w:r>
      </w:ins>
      <w:r w:rsidR="00DF34E5">
        <w:t xml:space="preserve"> and transition state analogue</w:t>
      </w:r>
      <w:ins w:id="171" w:author="Alex" w:date="2015-05-19T12:18:00Z">
        <w:r w:rsidR="00D611EC">
          <w:t>–</w:t>
        </w:r>
      </w:ins>
      <w:del w:id="172" w:author="Alex" w:date="2015-05-19T12:18:00Z">
        <w:r w:rsidR="00DF34E5" w:rsidDel="00D611EC">
          <w:delText xml:space="preserve"> </w:delText>
        </w:r>
      </w:del>
      <w:r w:rsidR="00DF34E5">
        <w:t xml:space="preserve">bound </w:t>
      </w:r>
      <w:ins w:id="173" w:author="Justin Siegel" w:date="2015-05-17T19:34:00Z">
        <w:r w:rsidR="008F0D45">
          <w:t xml:space="preserve">(2JIE) </w:t>
        </w:r>
      </w:ins>
      <w:r w:rsidR="00DF34E5">
        <w:t>forms of BglB is &lt;</w:t>
      </w:r>
      <w:r w:rsidR="00DC381A">
        <w:t xml:space="preserve"> </w:t>
      </w:r>
      <w:r w:rsidR="00DF34E5">
        <w:t xml:space="preserve">0.2 Å. </w:t>
      </w:r>
      <w:ins w:id="174" w:author="Justin Siegel" w:date="2015-05-17T19:52:00Z">
        <w:r w:rsidR="00E00C06">
          <w:t xml:space="preserve">However, </w:t>
        </w:r>
      </w:ins>
      <w:ins w:id="175" w:author="Justin Siegel" w:date="2015-05-17T18:39:00Z">
        <w:r w:rsidR="00E00C06">
          <w:t>f</w:t>
        </w:r>
      </w:ins>
      <w:ins w:id="176" w:author="Justin Siegel" w:date="2015-05-17T18:37:00Z">
        <w:r w:rsidR="000E5CDA">
          <w:t xml:space="preserve">uture efforts </w:t>
        </w:r>
      </w:ins>
      <w:ins w:id="177" w:author="Justin Siegel" w:date="2015-05-17T18:39:00Z">
        <w:r w:rsidR="007200BF">
          <w:t xml:space="preserve">focused on studying </w:t>
        </w:r>
      </w:ins>
      <w:ins w:id="178" w:author="Justin Siegel" w:date="2015-05-17T18:37:00Z">
        <w:r w:rsidR="000E5CDA">
          <w:t>the temperature</w:t>
        </w:r>
      </w:ins>
      <w:ins w:id="179" w:author="Alex" w:date="2015-05-19T12:18:00Z">
        <w:r w:rsidR="00D611EC">
          <w:t xml:space="preserve"> </w:t>
        </w:r>
      </w:ins>
      <w:ins w:id="180" w:author="Justin Siegel" w:date="2015-05-17T18:37:00Z">
        <w:del w:id="181" w:author="Alex" w:date="2015-05-19T12:18:00Z">
          <w:r w:rsidR="000E5CDA" w:rsidDel="00D611EC">
            <w:delText xml:space="preserve"> </w:delText>
          </w:r>
        </w:del>
      </w:ins>
      <w:ins w:id="182" w:author="Justin Siegel" w:date="2015-05-17T18:38:00Z">
        <w:r w:rsidR="000E5CDA">
          <w:t>dependence</w:t>
        </w:r>
      </w:ins>
      <w:ins w:id="183" w:author="Justin Siegel" w:date="2015-05-17T18:37:00Z">
        <w:r w:rsidR="000E5CDA">
          <w:t xml:space="preserve"> of activity as well as obtain</w:t>
        </w:r>
      </w:ins>
      <w:ins w:id="184" w:author="Justin Siegel" w:date="2015-05-17T18:41:00Z">
        <w:r w:rsidR="007200BF">
          <w:t>ing</w:t>
        </w:r>
      </w:ins>
      <w:ins w:id="185" w:author="Justin Siegel" w:date="2015-05-17T18:37:00Z">
        <w:r w:rsidR="000E5CDA">
          <w:t xml:space="preserve"> structural </w:t>
        </w:r>
      </w:ins>
      <w:ins w:id="186" w:author="Justin Siegel" w:date="2015-05-17T18:38:00Z">
        <w:r w:rsidR="007200BF">
          <w:t xml:space="preserve">and more detailed mechanistic information for a </w:t>
        </w:r>
      </w:ins>
      <w:ins w:id="187" w:author="Justin Siegel" w:date="2015-05-17T18:39:00Z">
        <w:r w:rsidR="007200BF">
          <w:t xml:space="preserve">subset of mutants with a range of packing metrics </w:t>
        </w:r>
      </w:ins>
      <w:ins w:id="188" w:author="Justin Siegel" w:date="2015-05-17T19:52:00Z">
        <w:r w:rsidR="00E00C06">
          <w:t>will be needed in order to</w:t>
        </w:r>
      </w:ins>
      <w:ins w:id="189" w:author="Justin Siegel" w:date="2015-05-17T18:40:00Z">
        <w:r w:rsidR="007200BF">
          <w:t xml:space="preserve"> elucidate the </w:t>
        </w:r>
      </w:ins>
      <w:ins w:id="190" w:author="Justin Siegel" w:date="2015-05-17T19:52:00Z">
        <w:r w:rsidR="00E00C06">
          <w:t xml:space="preserve">detailed </w:t>
        </w:r>
      </w:ins>
      <w:ins w:id="191" w:author="Justin Siegel" w:date="2015-05-17T18:40:00Z">
        <w:r w:rsidR="007200BF">
          <w:t xml:space="preserve">molecular mechanism of </w:t>
        </w:r>
      </w:ins>
      <w:ins w:id="192" w:author="Justin Siegel" w:date="2015-05-17T18:41:00Z">
        <w:r w:rsidR="007200BF">
          <w:t>the</w:t>
        </w:r>
      </w:ins>
      <w:ins w:id="193" w:author="Justin Siegel" w:date="2015-05-17T18:40:00Z">
        <w:r w:rsidR="007200BF">
          <w:t xml:space="preserve"> discovered relationship between K</w:t>
        </w:r>
        <w:r w:rsidR="007200BF" w:rsidRPr="00B456CE">
          <w:rPr>
            <w:vertAlign w:val="subscript"/>
          </w:rPr>
          <w:t>M</w:t>
        </w:r>
        <w:r w:rsidR="007200BF">
          <w:t xml:space="preserve"> and structural packing</w:t>
        </w:r>
      </w:ins>
      <w:ins w:id="194" w:author="Justin Siegel" w:date="2015-05-17T18:41:00Z">
        <w:r w:rsidR="007200BF">
          <w:t xml:space="preserve"> in BglB</w:t>
        </w:r>
      </w:ins>
      <w:ins w:id="195" w:author="Justin Siegel" w:date="2015-05-17T18:40:00Z">
        <w:r w:rsidR="007200BF">
          <w:t>.</w:t>
        </w:r>
      </w:ins>
      <w:ins w:id="196" w:author="Justin Siegel" w:date="2015-05-17T18:37:00Z">
        <w:r w:rsidR="000E5CDA">
          <w:t xml:space="preserve"> </w:t>
        </w:r>
      </w:ins>
    </w:p>
    <w:p w14:paraId="440A2B73" w14:textId="328D2DA9"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r w:rsidR="00F817CF">
        <w:fldChar w:fldCharType="end"/>
      </w:r>
      <w:r>
        <w:t xml:space="preserve"> </w:t>
      </w:r>
      <w:del w:id="197" w:author="Justin Siegel" w:date="2015-05-18T20:10:00Z">
        <w:r w:rsidDel="00F40ADB">
          <w:delText>Further</w:delText>
        </w:r>
      </w:del>
      <w:ins w:id="198" w:author="Justin Siegel" w:date="2015-05-18T20:11:00Z">
        <w:r w:rsidR="00F40ADB">
          <w:t xml:space="preserve">Another primary featured selected as a predictor of </w:t>
        </w:r>
        <w:r w:rsidR="00F40ADB" w:rsidRPr="00F40ADB">
          <w:rPr>
            <w:i/>
            <w:rPrChange w:id="199" w:author="Justin Siegel" w:date="2015-05-18T20:12:00Z">
              <w:rPr/>
            </w:rPrChange>
          </w:rPr>
          <w:t>k</w:t>
        </w:r>
        <w:r w:rsidR="00F40ADB" w:rsidRPr="00F40ADB">
          <w:rPr>
            <w:vertAlign w:val="subscript"/>
            <w:rPrChange w:id="200" w:author="Justin Siegel" w:date="2015-05-18T20:11:00Z">
              <w:rPr/>
            </w:rPrChange>
          </w:rPr>
          <w:t>cat</w:t>
        </w:r>
        <w:r w:rsidR="00F40ADB">
          <w:t xml:space="preserve"> by the elastic net algorithm is a ligand burial term (change in solvent accessible surface area on binding) which </w:t>
        </w:r>
      </w:ins>
      <w:ins w:id="201" w:author="Justin Siegel" w:date="2015-05-18T20:12:00Z">
        <w:r w:rsidR="00F40ADB">
          <w:t>is</w:t>
        </w:r>
      </w:ins>
      <w:ins w:id="202" w:author="Justin Siegel" w:date="2015-05-18T20:11:00Z">
        <w:r w:rsidR="00F40ADB">
          <w:t xml:space="preserve"> </w:t>
        </w:r>
      </w:ins>
      <w:ins w:id="203" w:author="Justin Siegel" w:date="2015-05-18T20:12:00Z">
        <w:r w:rsidR="00F40ADB">
          <w:t>consistent</w:t>
        </w:r>
      </w:ins>
      <w:ins w:id="204" w:author="Justin Siegel" w:date="2015-05-18T20:11:00Z">
        <w:r w:rsidR="00F40ADB">
          <w:t xml:space="preserve"> </w:t>
        </w:r>
      </w:ins>
      <w:del w:id="205" w:author="Justin Siegel" w:date="2015-05-18T20:10:00Z">
        <w:r w:rsidDel="00F40ADB">
          <w:delText xml:space="preserve"> </w:delText>
        </w:r>
      </w:del>
      <w:ins w:id="206" w:author="Justin Siegel" w:date="2015-05-18T20:12:00Z">
        <w:r w:rsidR="00F40ADB">
          <w:t xml:space="preserve">with the stabilization of the transition state and catalysis through </w:t>
        </w:r>
      </w:ins>
      <w:del w:id="207" w:author="Justin Siegel" w:date="2015-05-18T20:12:00Z">
        <w:r w:rsidDel="00F40ADB">
          <w:delText>support</w:delText>
        </w:r>
      </w:del>
      <w:del w:id="208" w:author="Justin Siegel" w:date="2015-05-18T20:09:00Z">
        <w:r w:rsidDel="00F40ADB">
          <w:delText>ing</w:delText>
        </w:r>
      </w:del>
      <w:del w:id="209" w:author="Justin Siegel" w:date="2015-05-18T20:12:00Z">
        <w:r w:rsidDel="00F40ADB">
          <w:delText xml:space="preserve"> the importance of stabilizing the transition state is the selection of a ligand </w:delText>
        </w:r>
      </w:del>
      <w:del w:id="210" w:author="Justin Siegel" w:date="2015-05-18T20:11:00Z">
        <w:r w:rsidDel="00F40ADB">
          <w:delText>burial term (change in solvent accessible surface area on binding) by the elastic net algorithm</w:delText>
        </w:r>
      </w:del>
      <w:del w:id="211" w:author="Justin Siegel" w:date="2015-05-18T20:12:00Z">
        <w:r w:rsidDel="00F40ADB">
          <w:delText xml:space="preserve">, which indicates that </w:delText>
        </w:r>
      </w:del>
      <w:r>
        <w:t xml:space="preserve">tight </w:t>
      </w:r>
      <w:ins w:id="212" w:author="Justin Siegel" w:date="2015-05-18T20:13:00Z">
        <w:r w:rsidR="00F40ADB">
          <w:t xml:space="preserve">interface </w:t>
        </w:r>
      </w:ins>
      <w:r>
        <w:t>packing and shape complementar</w:t>
      </w:r>
      <w:ins w:id="213" w:author="Justin Siegel" w:date="2015-05-18T20:13:00Z">
        <w:r w:rsidR="00F40ADB">
          <w:t>it</w:t>
        </w:r>
      </w:ins>
      <w:r>
        <w:t>y</w:t>
      </w:r>
      <w:del w:id="214" w:author="Justin Siegel" w:date="2015-05-18T20:12:00Z">
        <w:r w:rsidDel="00F40ADB">
          <w:delText xml:space="preserve"> are critical to catalysis</w:delText>
        </w:r>
      </w:del>
      <w:r>
        <w:t xml:space="preserve">. </w:t>
      </w:r>
      <w:ins w:id="215" w:author="Justin Siegel" w:date="2015-05-18T20:13:00Z">
        <w:r w:rsidR="00F40ADB">
          <w:t>In addition, t</w:t>
        </w:r>
      </w:ins>
      <w:ins w:id="216" w:author="Justin Siegel" w:date="2015-05-17T18:47:00Z">
        <w:r w:rsidR="007200BF">
          <w:t xml:space="preserve">hese features will all have a significant effect on the electrostatic </w:t>
        </w:r>
      </w:ins>
      <w:ins w:id="217" w:author="Justin Siegel" w:date="2015-05-17T18:49:00Z">
        <w:r w:rsidR="003F0B2D">
          <w:t>environment</w:t>
        </w:r>
      </w:ins>
      <w:ins w:id="218" w:author="Justin Siegel" w:date="2015-05-17T18:47:00Z">
        <w:r w:rsidR="007200BF">
          <w:t xml:space="preserve"> </w:t>
        </w:r>
      </w:ins>
      <w:ins w:id="219" w:author="Justin Siegel" w:date="2015-05-17T18:48:00Z">
        <w:r w:rsidR="007200BF">
          <w:t xml:space="preserve">of the enzyme active site, and are </w:t>
        </w:r>
      </w:ins>
      <w:ins w:id="220" w:author="Justin Siegel" w:date="2015-05-17T18:49:00Z">
        <w:r w:rsidR="003F0B2D">
          <w:t>consistent</w:t>
        </w:r>
      </w:ins>
      <w:ins w:id="221" w:author="Justin Siegel" w:date="2015-05-17T18:48:00Z">
        <w:r w:rsidR="007200BF">
          <w:t xml:space="preserve"> with </w:t>
        </w:r>
      </w:ins>
      <w:ins w:id="222" w:author="Justin Siegel" w:date="2015-05-18T20:13:00Z">
        <w:r w:rsidR="00F40ADB">
          <w:t xml:space="preserve">effects observed for </w:t>
        </w:r>
      </w:ins>
      <w:ins w:id="223" w:author="Justin Siegel" w:date="2015-05-17T18:48:00Z">
        <w:r w:rsidR="003F0B2D">
          <w:t>R240A and E222A on catalysis</w:t>
        </w:r>
      </w:ins>
      <w:ins w:id="224" w:author="Justin Siegel" w:date="2015-05-17T18:49:00Z">
        <w:r w:rsidR="003F0B2D">
          <w:t>.</w:t>
        </w:r>
      </w:ins>
    </w:p>
    <w:p w14:paraId="5531B8F6" w14:textId="5A008ED9"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ins w:id="225" w:author="Justin Siegel" w:date="2015-05-18T20:14:00Z">
        <w:r w:rsidR="00F40ADB">
          <w:t xml:space="preserve"> by the machine learning algorithm</w:t>
        </w:r>
      </w:ins>
      <w:r>
        <w:t xml:space="preserve"> indi</w:t>
      </w:r>
      <w:r w:rsidR="008E17CB">
        <w:t>cates the importance of protein-</w:t>
      </w:r>
      <w:r>
        <w:t>ligand hydrogen bond interactions</w:t>
      </w:r>
      <w:ins w:id="226" w:author="Justin Siegel" w:date="2015-05-17T18:49:00Z">
        <w:r w:rsidR="003F0B2D">
          <w:t>.</w:t>
        </w:r>
        <w:del w:id="227" w:author="Alex" w:date="2015-05-19T12:17:00Z">
          <w:r w:rsidR="003F0B2D" w:rsidDel="00D611EC">
            <w:delText xml:space="preserve"> </w:delText>
          </w:r>
        </w:del>
      </w:ins>
      <w:ins w:id="228" w:author="Justin Siegel" w:date="2015-05-17T18:52:00Z">
        <w:del w:id="229" w:author="Alex" w:date="2015-05-19T12:17:00Z">
          <w:r w:rsidR="003F0B2D" w:rsidDel="00D611EC">
            <w:delText xml:space="preserve"> </w:delText>
          </w:r>
        </w:del>
      </w:ins>
      <w:ins w:id="230" w:author="Alex" w:date="2015-05-19T12:17:00Z">
        <w:r w:rsidR="00D611EC">
          <w:t xml:space="preserve"> </w:t>
        </w:r>
      </w:ins>
      <w:ins w:id="231" w:author="Justin Siegel" w:date="2015-05-17T19:56:00Z">
        <w:r w:rsidR="00593244">
          <w:t>H</w:t>
        </w:r>
      </w:ins>
      <w:ins w:id="232" w:author="Justin Siegel" w:date="2015-05-17T18:52:00Z">
        <w:r w:rsidR="003F0B2D">
          <w:t>ydrogen-bonding</w:t>
        </w:r>
      </w:ins>
      <w:ins w:id="233" w:author="Justin Siegel" w:date="2015-05-17T18:50:00Z">
        <w:r w:rsidR="003F0B2D">
          <w:t xml:space="preserve"> interactions </w:t>
        </w:r>
        <w:del w:id="234" w:author="Alex" w:date="2015-05-19T12:20:00Z">
          <w:r w:rsidR="003F0B2D" w:rsidDel="00D611EC">
            <w:delText>can be</w:delText>
          </w:r>
        </w:del>
      </w:ins>
      <w:ins w:id="235" w:author="Alex" w:date="2015-05-19T12:20:00Z">
        <w:r w:rsidR="00D611EC">
          <w:t>are</w:t>
        </w:r>
      </w:ins>
      <w:ins w:id="236" w:author="Justin Siegel" w:date="2015-05-17T18:50:00Z">
        <w:r w:rsidR="003F0B2D">
          <w:t xml:space="preserve"> exceptionally </w:t>
        </w:r>
      </w:ins>
      <w:ins w:id="237" w:author="Justin Siegel" w:date="2015-05-17T19:56:00Z">
        <w:r w:rsidR="00593244">
          <w:t xml:space="preserve">important for </w:t>
        </w:r>
        <w:r w:rsidR="00593244">
          <w:lastRenderedPageBreak/>
          <w:t>the enzyme-catalyzed reaction</w:t>
        </w:r>
      </w:ins>
      <w:ins w:id="238" w:author="Justin Siegel" w:date="2015-05-17T18:50:00Z">
        <w:r w:rsidR="003F0B2D">
          <w:t xml:space="preserve">, as </w:t>
        </w:r>
      </w:ins>
      <w:ins w:id="239" w:author="Justin Siegel" w:date="2015-05-17T19:56:00Z">
        <w:r w:rsidR="00593244">
          <w:t>noted</w:t>
        </w:r>
      </w:ins>
      <w:ins w:id="240" w:author="Justin Siegel" w:date="2015-05-17T18:50:00Z">
        <w:r w:rsidR="003F0B2D">
          <w:t xml:space="preserve"> for the Q19A mutation.</w:t>
        </w:r>
        <w:del w:id="241" w:author="Alex" w:date="2015-05-19T12:17:00Z">
          <w:r w:rsidR="003F0B2D" w:rsidDel="00D611EC">
            <w:delText xml:space="preserve"> </w:delText>
          </w:r>
        </w:del>
      </w:ins>
      <w:ins w:id="242" w:author="Justin Siegel" w:date="2015-05-17T18:51:00Z">
        <w:del w:id="243" w:author="Alex" w:date="2015-05-19T12:17:00Z">
          <w:r w:rsidR="003F0B2D" w:rsidDel="00D611EC">
            <w:delText xml:space="preserve"> </w:delText>
          </w:r>
        </w:del>
      </w:ins>
      <w:ins w:id="244" w:author="Alex" w:date="2015-05-19T12:17:00Z">
        <w:r w:rsidR="00D611EC">
          <w:t xml:space="preserve"> </w:t>
        </w:r>
      </w:ins>
      <w:ins w:id="245" w:author="Justin Siegel" w:date="2015-05-17T18:52:00Z">
        <w:r w:rsidR="003F0B2D">
          <w:t>Strong</w:t>
        </w:r>
      </w:ins>
      <w:ins w:id="246" w:author="Justin Siegel" w:date="2015-05-17T18:51:00Z">
        <w:r w:rsidR="003F0B2D">
          <w:t xml:space="preserve"> hydrogen bonding interactions between the protein and substrate are likely of </w:t>
        </w:r>
      </w:ins>
      <w:ins w:id="247" w:author="Justin Siegel" w:date="2015-05-17T19:57:00Z">
        <w:r w:rsidR="00593244">
          <w:t xml:space="preserve">the </w:t>
        </w:r>
      </w:ins>
      <w:ins w:id="248" w:author="Justin Siegel" w:date="2015-05-17T18:51:00Z">
        <w:r w:rsidR="00593244">
          <w:t>utmost importance</w:t>
        </w:r>
        <w:r w:rsidR="003F0B2D">
          <w:t xml:space="preserve"> for</w:t>
        </w:r>
      </w:ins>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ins w:id="249" w:author="Justin Siegel" w:date="2015-05-17T18:52:00Z">
        <w:r w:rsidR="003F0B2D">
          <w:t xml:space="preserve">This </w:t>
        </w:r>
      </w:ins>
      <w:ins w:id="250" w:author="Justin Siegel" w:date="2015-05-17T18:53:00Z">
        <w:r w:rsidR="003F0B2D">
          <w:t>is consistent with the hydrogen bonding energy being selected by machine learning as a feature</w:t>
        </w:r>
      </w:ins>
      <w:ins w:id="251" w:author="Justin Siegel" w:date="2015-05-17T18:54:00Z">
        <w:r w:rsidR="003F0B2D">
          <w:t xml:space="preserve"> of primary importance</w:t>
        </w:r>
      </w:ins>
      <w:ins w:id="252" w:author="Justin Siegel" w:date="2015-05-17T18:53:00Z">
        <w:r w:rsidR="003F0B2D">
          <w:t xml:space="preserve"> for</w:t>
        </w:r>
      </w:ins>
      <w:ins w:id="253" w:author="Justin Siegel" w:date="2015-05-17T18:54:00Z">
        <w:r w:rsidR="003F0B2D">
          <w:t xml:space="preserve"> high catalytic efficiency</w:t>
        </w:r>
      </w:ins>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ins w:id="254" w:author="ilias tagkopoulos" w:date="2015-05-15T13:58:00Z">
        <w:r w:rsidR="00C50367">
          <w:t xml:space="preserve">quantitative dataset that covers the effects of mutations </w:t>
        </w:r>
      </w:ins>
      <w:ins w:id="255" w:author="ilias tagkopoulos" w:date="2015-05-15T13:59:00Z">
        <w:r w:rsidR="00C50367">
          <w:t xml:space="preserve">to kinetic parameters </w:t>
        </w:r>
      </w:ins>
      <w:ins w:id="256" w:author="ilias tagkopoulos" w:date="2015-05-15T13:58:00Z">
        <w:r w:rsidR="00C50367">
          <w:t xml:space="preserve">over </w:t>
        </w:r>
      </w:ins>
      <w:ins w:id="257" w:author="ilias tagkopoulos" w:date="2015-05-15T13:59:00Z">
        <w:r w:rsidR="00C50367">
          <w:t xml:space="preserve">a large dynamic range. </w:t>
        </w:r>
      </w:ins>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r w:rsidR="00821017">
        <w:fldChar w:fldCharType="end"/>
      </w:r>
    </w:p>
    <w:p w14:paraId="3B4FCD8D" w14:textId="1142C3E3" w:rsidR="00B456CE" w:rsidRDefault="00DF34E5" w:rsidP="003E150D">
      <w:pPr>
        <w:spacing w:line="480" w:lineRule="auto"/>
        <w:rPr>
          <w:ins w:id="258" w:author="Alex" w:date="2015-05-18T17:06: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ins w:id="259" w:author="ilias tagkopoulos" w:date="2015-05-15T14:01:00Z">
        <w:r w:rsidR="00C50367">
          <w:t xml:space="preserve">Similarly, </w:t>
        </w:r>
      </w:ins>
      <w:ins w:id="260" w:author="ilias tagkopoulos" w:date="2015-05-15T14:04:00Z">
        <w:r w:rsidR="00354D86">
          <w:t xml:space="preserve">the development and quantitative characterization of mutant datasets in the case of other enzymes will </w:t>
        </w:r>
        <w:del w:id="261" w:author="Alex" w:date="2015-05-19T12:23:00Z">
          <w:r w:rsidR="00354D86" w:rsidDel="007329C8">
            <w:delText>be indicative of</w:delText>
          </w:r>
        </w:del>
      </w:ins>
      <w:ins w:id="262" w:author="Alex" w:date="2015-05-19T12:23:00Z">
        <w:r w:rsidR="007329C8">
          <w:t>show</w:t>
        </w:r>
      </w:ins>
      <w:ins w:id="263" w:author="ilias tagkopoulos" w:date="2015-05-15T14:04:00Z">
        <w:r w:rsidR="00354D86">
          <w:t xml:space="preserve"> </w:t>
        </w:r>
        <w:del w:id="264" w:author="Alex" w:date="2015-05-19T12:23:00Z">
          <w:r w:rsidR="00354D86" w:rsidDel="007329C8">
            <w:delText>what</w:delText>
          </w:r>
        </w:del>
      </w:ins>
      <w:ins w:id="265" w:author="Alex" w:date="2015-05-19T12:23:00Z">
        <w:r w:rsidR="007329C8">
          <w:t>which</w:t>
        </w:r>
      </w:ins>
      <w:ins w:id="266" w:author="ilias tagkopoulos" w:date="2015-05-15T14:04:00Z">
        <w:r w:rsidR="00354D86">
          <w:t xml:space="preserve"> features are general </w:t>
        </w:r>
      </w:ins>
      <w:ins w:id="267" w:author="Alex" w:date="2015-05-19T12:23:00Z">
        <w:r w:rsidR="007329C8">
          <w:t xml:space="preserve">and which are </w:t>
        </w:r>
      </w:ins>
      <w:ins w:id="268" w:author="ilias tagkopoulos" w:date="2015-05-15T14:04:00Z">
        <w:del w:id="269" w:author="Alex" w:date="2015-05-19T12:23:00Z">
          <w:r w:rsidR="00354D86" w:rsidDel="007329C8">
            <w:delText>or class-</w:delText>
          </w:r>
        </w:del>
        <w:r w:rsidR="00354D86">
          <w:t>specific</w:t>
        </w:r>
        <w:del w:id="270" w:author="Alex" w:date="2015-05-19T12:23:00Z">
          <w:r w:rsidR="00354D86" w:rsidDel="007329C8">
            <w:delText>,</w:delText>
          </w:r>
        </w:del>
        <w:r w:rsidR="00354D86">
          <w:t xml:space="preserve"> </w:t>
        </w:r>
        <w:del w:id="271" w:author="Alex" w:date="2015-05-19T12:23:00Z">
          <w:r w:rsidR="00354D86" w:rsidDel="007329C8">
            <w:delText>among the</w:delText>
          </w:r>
        </w:del>
      </w:ins>
      <w:ins w:id="272" w:author="Alex" w:date="2015-05-19T12:23:00Z">
        <w:r w:rsidR="007329C8">
          <w:t>to</w:t>
        </w:r>
      </w:ins>
      <w:ins w:id="273" w:author="ilias tagkopoulos" w:date="2015-05-15T14:04:00Z">
        <w:r w:rsidR="00354D86">
          <w:t xml:space="preserve"> different enzymatic classes. </w:t>
        </w:r>
      </w:ins>
    </w:p>
    <w:p w14:paraId="20405EC0" w14:textId="6EFF5488" w:rsidR="003E150D" w:rsidRDefault="00B456CE" w:rsidP="00B456CE">
      <w:pPr>
        <w:spacing w:line="480" w:lineRule="auto"/>
        <w:rPr>
          <w:ins w:id="274" w:author="ilias tagkopoulos" w:date="2015-05-15T13:46:00Z"/>
        </w:rPr>
      </w:pPr>
      <w:ins w:id="275" w:author="Alex" w:date="2015-05-18T17:06:00Z">
        <w:r>
          <w:tab/>
        </w:r>
      </w:ins>
      <w:ins w:id="276" w:author="Justin Siegel" w:date="2015-05-17T19:05:00Z">
        <w:r w:rsidR="00D82E0D">
          <w:t>From the machine learning analysis</w:t>
        </w:r>
      </w:ins>
      <w:ins w:id="277" w:author="Alex" w:date="2015-05-19T12:24:00Z">
        <w:r w:rsidR="007329C8">
          <w:t xml:space="preserve">, </w:t>
        </w:r>
      </w:ins>
      <w:ins w:id="278" w:author="Justin Siegel" w:date="2015-05-17T19:05:00Z">
        <w:del w:id="279" w:author="Alex" w:date="2015-05-19T12:24:00Z">
          <w:r w:rsidR="00D82E0D" w:rsidDel="007329C8">
            <w:delText xml:space="preserve"> </w:delText>
          </w:r>
        </w:del>
      </w:ins>
      <w:ins w:id="280" w:author="Justin Siegel" w:date="2015-05-17T19:04:00Z">
        <w:r w:rsidR="00D82E0D">
          <w:t>a</w:t>
        </w:r>
      </w:ins>
      <w:ins w:id="281" w:author="ilias tagkopoulos" w:date="2015-05-15T13:46:00Z">
        <w:r w:rsidR="003E150D">
          <w:t>n interesting non-linear relationship</w:t>
        </w:r>
      </w:ins>
      <w:ins w:id="282" w:author="Justin Siegel" w:date="2015-05-17T19:05:00Z">
        <w:r w:rsidR="00D82E0D">
          <w:t xml:space="preserve"> between predicted and experimental rates</w:t>
        </w:r>
      </w:ins>
      <w:ins w:id="283" w:author="ilias tagkopoulos" w:date="2015-05-15T13:46:00Z">
        <w:r w:rsidR="003E150D">
          <w:t xml:space="preserve"> is revealed as the residual error increases with the measured kinetic value</w:t>
        </w:r>
      </w:ins>
      <w:ins w:id="284" w:author="Justin Siegel" w:date="2015-05-17T18:58:00Z">
        <w:r w:rsidR="00D82E0D">
          <w:t xml:space="preserve"> (Figure 4</w:t>
        </w:r>
      </w:ins>
      <w:ins w:id="285" w:author="Alex" w:date="2015-05-18T17:06:00Z">
        <w:r>
          <w:t>,</w:t>
        </w:r>
      </w:ins>
      <w:ins w:id="286" w:author="Justin Siegel" w:date="2015-05-17T18:58:00Z">
        <w:r w:rsidR="00D82E0D">
          <w:t xml:space="preserve"> bottom panel)</w:t>
        </w:r>
      </w:ins>
      <w:ins w:id="287" w:author="ilias tagkopoulos" w:date="2015-05-15T13:46:00Z">
        <w:r w:rsidR="003E150D">
          <w:t>. There are two factors that contribute to this effect. First</w:t>
        </w:r>
      </w:ins>
      <w:ins w:id="288" w:author="Alex" w:date="2015-05-19T12:24:00Z">
        <w:r w:rsidR="007329C8">
          <w:t>,</w:t>
        </w:r>
      </w:ins>
      <w:ins w:id="289" w:author="ilias tagkopoulos" w:date="2015-05-15T13:46:00Z">
        <w:r w:rsidR="003E150D">
          <w:t xml:space="preserve"> as </w:t>
        </w:r>
        <w:del w:id="290" w:author="Alex" w:date="2015-05-19T12:24:00Z">
          <w:r w:rsidR="003E150D" w:rsidDel="007329C8">
            <w:delText xml:space="preserve">it </w:delText>
          </w:r>
        </w:del>
        <w:r w:rsidR="003E150D">
          <w:t>is evident from the histogram, mutants with lower activity have been sampled more in all cases, and the sampling size per bin tends to bias the error distribution. Second</w:t>
        </w:r>
      </w:ins>
      <w:ins w:id="291" w:author="Alex" w:date="2015-05-19T12:25:00Z">
        <w:r w:rsidR="007329C8">
          <w:t>,</w:t>
        </w:r>
      </w:ins>
      <w:ins w:id="292" w:author="ilias tagkopoulos" w:date="2015-05-15T13:46:00Z">
        <w:r w:rsidR="003E150D">
          <w:t xml:space="preserve"> there are no features or feature combinations in the regression model that correlate well with the observed non-linearity. Non-linear regression methods (second-order polynomial and </w:t>
        </w:r>
      </w:ins>
      <w:ins w:id="293" w:author="Alex" w:date="2015-05-18T17:07:00Z">
        <w:r>
          <w:t>Poisson</w:t>
        </w:r>
      </w:ins>
      <w:ins w:id="294" w:author="ilias tagkopoulos" w:date="2015-05-15T13:46:00Z">
        <w:r w:rsidR="003E150D">
          <w:t xml:space="preserve"> kernels) achieved similar performance</w:t>
        </w:r>
      </w:ins>
      <w:ins w:id="295" w:author="Justin Siegel" w:date="2015-05-17T18:59:00Z">
        <w:r w:rsidR="00D82E0D">
          <w:t xml:space="preserve"> (data not shown)</w:t>
        </w:r>
      </w:ins>
      <w:ins w:id="296" w:author="ilias tagkopoulos" w:date="2015-05-15T13:46:00Z">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ins>
      <w:ins w:id="297" w:author="Justin Siegel" w:date="2015-05-17T19:00:00Z">
        <w:r w:rsidR="00D82E0D">
          <w:t>.</w:t>
        </w:r>
        <w:del w:id="298" w:author="Alex" w:date="2015-05-19T12:17:00Z">
          <w:r w:rsidR="00D82E0D" w:rsidDel="00D611EC">
            <w:delText xml:space="preserve">  </w:delText>
          </w:r>
        </w:del>
      </w:ins>
      <w:ins w:id="299" w:author="Alex" w:date="2015-05-19T12:17:00Z">
        <w:r w:rsidR="00D611EC">
          <w:t xml:space="preserve"> </w:t>
        </w:r>
      </w:ins>
      <w:ins w:id="300" w:author="Justin Siegel" w:date="2015-05-17T19:00:00Z">
        <w:r w:rsidR="00D82E0D">
          <w:t xml:space="preserve">This could be achieved by </w:t>
        </w:r>
      </w:ins>
      <w:ins w:id="301" w:author="Justin Siegel" w:date="2015-05-17T19:01:00Z">
        <w:r w:rsidR="00D82E0D">
          <w:t xml:space="preserve">building </w:t>
        </w:r>
      </w:ins>
      <w:ins w:id="302" w:author="Alex" w:date="2015-05-18T17:08:00Z">
        <w:r>
          <w:t>on</w:t>
        </w:r>
      </w:ins>
      <w:ins w:id="303" w:author="Justin Siegel" w:date="2015-05-17T19:01:00Z">
        <w:r w:rsidR="00D82E0D">
          <w:t xml:space="preserve"> </w:t>
        </w:r>
      </w:ins>
      <w:ins w:id="304" w:author="Alex" w:date="2015-05-18T17:08:00Z">
        <w:r>
          <w:t>recent</w:t>
        </w:r>
      </w:ins>
      <w:ins w:id="305" w:author="Justin Siegel" w:date="2015-05-17T19:01:00Z">
        <w:r w:rsidR="00D82E0D">
          <w:t xml:space="preserve"> </w:t>
        </w:r>
      </w:ins>
      <w:ins w:id="306" w:author="Justin Siegel" w:date="2015-05-17T19:00:00Z">
        <w:r w:rsidR="00D82E0D">
          <w:t xml:space="preserve">high throughput experiments </w:t>
        </w:r>
      </w:ins>
      <w:ins w:id="307" w:author="Justin Siegel" w:date="2015-05-17T19:02:00Z">
        <w:r w:rsidR="00D82E0D">
          <w:t>that</w:t>
        </w:r>
      </w:ins>
      <w:ins w:id="308" w:author="Justin Siegel" w:date="2015-05-17T19:00:00Z">
        <w:r w:rsidR="00D82E0D">
          <w:t xml:space="preserve"> </w:t>
        </w:r>
      </w:ins>
      <w:ins w:id="309" w:author="Justin Siegel" w:date="2015-05-17T19:01:00Z">
        <w:r w:rsidR="00D82E0D">
          <w:t>systematically</w:t>
        </w:r>
      </w:ins>
      <w:ins w:id="310" w:author="Justin Siegel" w:date="2015-05-17T19:00:00Z">
        <w:r w:rsidR="00D82E0D">
          <w:t xml:space="preserve"> screen </w:t>
        </w:r>
      </w:ins>
      <w:ins w:id="311" w:author="Justin Siegel" w:date="2015-05-17T19:02:00Z">
        <w:r w:rsidR="00D82E0D">
          <w:t xml:space="preserve">the phenotypic effect of </w:t>
        </w:r>
      </w:ins>
      <w:ins w:id="312" w:author="Justin Siegel" w:date="2015-05-17T19:01:00Z">
        <w:r w:rsidR="00D82E0D">
          <w:t xml:space="preserve">every possible </w:t>
        </w:r>
      </w:ins>
      <w:ins w:id="313" w:author="Justin Siegel" w:date="2015-05-17T19:02:00Z">
        <w:r w:rsidR="00D82E0D">
          <w:t xml:space="preserve">enzyme </w:t>
        </w:r>
      </w:ins>
      <w:ins w:id="314" w:author="Justin Siegel" w:date="2015-05-17T19:01:00Z">
        <w:r w:rsidR="00D82E0D">
          <w:t>point mutant</w:t>
        </w:r>
      </w:ins>
      <w:ins w:id="315" w:author="Justin Siegel" w:date="2015-05-17T19:02:00Z">
        <w:r w:rsidR="00D82E0D">
          <w:t>.</w:t>
        </w:r>
      </w:ins>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r w:rsidR="004A477D">
        <w:fldChar w:fldCharType="end"/>
      </w:r>
      <w:ins w:id="316" w:author="Justin Siegel" w:date="2015-05-17T19:02:00Z">
        <w:del w:id="317" w:author="Alex" w:date="2015-05-19T12:17:00Z">
          <w:r w:rsidR="00D82E0D" w:rsidDel="00D611EC">
            <w:delText xml:space="preserve">  </w:delText>
          </w:r>
        </w:del>
      </w:ins>
      <w:ins w:id="318" w:author="Alex" w:date="2015-05-19T12:17:00Z">
        <w:r w:rsidR="00D611EC">
          <w:t xml:space="preserve"> </w:t>
        </w:r>
      </w:ins>
      <w:ins w:id="319" w:author="Justin Siegel" w:date="2015-05-17T19:03:00Z">
        <w:r w:rsidR="00D82E0D">
          <w:t xml:space="preserve">A combination of high throughput screening with molecular modeling could be used to identify a subset of mutants to </w:t>
        </w:r>
      </w:ins>
      <w:ins w:id="320" w:author="Justin Siegel" w:date="2015-05-17T19:04:00Z">
        <w:r w:rsidR="00D82E0D">
          <w:t>purify and kinetically</w:t>
        </w:r>
      </w:ins>
      <w:ins w:id="321" w:author="Justin Siegel" w:date="2015-05-17T19:03:00Z">
        <w:r w:rsidR="00D82E0D">
          <w:t xml:space="preserve"> characterize </w:t>
        </w:r>
      </w:ins>
      <w:ins w:id="322" w:author="Justin Siegel" w:date="2015-05-17T19:04:00Z">
        <w:r w:rsidR="00D82E0D">
          <w:t>in order to</w:t>
        </w:r>
      </w:ins>
      <w:ins w:id="323" w:author="Justin Siegel" w:date="2015-05-17T19:03:00Z">
        <w:r w:rsidR="00D82E0D">
          <w:t xml:space="preserve"> maximize the information content when training new</w:t>
        </w:r>
      </w:ins>
      <w:ins w:id="324" w:author="Alex" w:date="2015-05-19T12:26:00Z">
        <w:r w:rsidR="007329C8">
          <w:t xml:space="preserve"> algorithms</w:t>
        </w:r>
      </w:ins>
      <w:ins w:id="325" w:author="Justin Siegel" w:date="2015-05-17T19:03:00Z">
        <w:r w:rsidR="00D82E0D">
          <w:t>.</w:t>
        </w:r>
      </w:ins>
      <w:ins w:id="326" w:author="Justin Siegel" w:date="2015-05-17T19:00:00Z">
        <w:del w:id="327" w:author="Alex" w:date="2015-05-19T12:17:00Z">
          <w:r w:rsidR="00D82E0D" w:rsidDel="00D611EC">
            <w:delText xml:space="preserve"> </w:delText>
          </w:r>
        </w:del>
      </w:ins>
      <w:ins w:id="328" w:author="Justin Siegel" w:date="2015-05-17T19:04:00Z">
        <w:del w:id="329" w:author="Alex" w:date="2015-05-19T12:17:00Z">
          <w:r w:rsidR="00D82E0D" w:rsidDel="00D611EC">
            <w:delText xml:space="preserve"> </w:delText>
          </w:r>
        </w:del>
      </w:ins>
      <w:ins w:id="330" w:author="Alex" w:date="2015-05-19T12:17:00Z">
        <w:r w:rsidR="00D611EC">
          <w:t xml:space="preserve"> </w:t>
        </w:r>
      </w:ins>
      <w:ins w:id="331" w:author="Justin Siegel" w:date="2015-05-17T19:04:00Z">
        <w:r w:rsidR="00D82E0D">
          <w:t xml:space="preserve">In addition, </w:t>
        </w:r>
      </w:ins>
      <w:ins w:id="332" w:author="ilias tagkopoulos" w:date="2015-05-15T13:46:00Z">
        <w:r w:rsidR="003E150D">
          <w:t xml:space="preserve">introducing informative features that capture different aspects of the variation observed and exploring other non-linear regression methods that balance </w:t>
        </w:r>
        <w:r w:rsidR="003E150D">
          <w:lastRenderedPageBreak/>
          <w:t>the bias-variance trade-off</w:t>
        </w:r>
      </w:ins>
      <w:ins w:id="333" w:author="Justin Siegel" w:date="2015-05-17T19:06:00Z">
        <w:r w:rsidR="00D82E0D">
          <w:t xml:space="preserve"> could be used to address the non-linear relationship between predicted and experimental kinetic constants</w:t>
        </w:r>
      </w:ins>
      <w:ins w:id="334" w:author="ilias tagkopoulos" w:date="2015-05-15T13:46:00Z">
        <w:r w:rsidR="003E150D">
          <w:t>.</w:t>
        </w:r>
      </w:ins>
    </w:p>
    <w:p w14:paraId="0483E4D7" w14:textId="70F40F10" w:rsidR="00DF34E5" w:rsidRDefault="003E150D" w:rsidP="004A477D">
      <w:pPr>
        <w:spacing w:line="480" w:lineRule="auto"/>
        <w:ind w:firstLine="720"/>
      </w:pPr>
      <w:ins w:id="335" w:author="ilias tagkopoulos" w:date="2015-05-15T13:49:00Z">
        <w:r>
          <w:t xml:space="preserve">This work </w:t>
        </w:r>
      </w:ins>
      <w:ins w:id="336" w:author="ilias tagkopoulos" w:date="2015-05-15T13:53:00Z">
        <w:del w:id="337" w:author="Alex" w:date="2015-05-19T12:27:00Z">
          <w:r w:rsidR="00C50367" w:rsidDel="007329C8">
            <w:delText xml:space="preserve">provides </w:delText>
          </w:r>
        </w:del>
      </w:ins>
      <w:ins w:id="338" w:author="ilias tagkopoulos" w:date="2015-05-15T14:07:00Z">
        <w:del w:id="339" w:author="Alex" w:date="2015-05-19T12:27:00Z">
          <w:r w:rsidR="00354D86" w:rsidDel="007329C8">
            <w:delText>a conceptual framework of</w:delText>
          </w:r>
        </w:del>
      </w:ins>
      <w:ins w:id="340" w:author="Alex" w:date="2015-05-19T12:27:00Z">
        <w:r w:rsidR="007329C8">
          <w:t>shows</w:t>
        </w:r>
      </w:ins>
      <w:ins w:id="341" w:author="ilias tagkopoulos" w:date="2015-05-15T14:07:00Z">
        <w:r w:rsidR="00354D86">
          <w:t xml:space="preserve"> how constrained statistical learning can be integrated with </w:t>
        </w:r>
      </w:ins>
      <w:ins w:id="342" w:author="Justin Siegel" w:date="2015-05-17T19:08:00Z">
        <w:r w:rsidR="00AC16C7">
          <w:t>measured</w:t>
        </w:r>
      </w:ins>
      <w:ins w:id="343" w:author="Justin Siegel" w:date="2015-05-17T19:07:00Z">
        <w:r w:rsidR="00D82E0D">
          <w:t xml:space="preserve"> functional effect</w:t>
        </w:r>
      </w:ins>
      <w:ins w:id="344" w:author="Justin Siegel" w:date="2015-05-17T19:09:00Z">
        <w:r w:rsidR="00AC16C7">
          <w:t>s</w:t>
        </w:r>
      </w:ins>
      <w:ins w:id="345" w:author="Justin Siegel" w:date="2015-05-17T19:08:00Z">
        <w:r w:rsidR="00AC16C7">
          <w:t xml:space="preserve"> of </w:t>
        </w:r>
      </w:ins>
      <w:ins w:id="346" w:author="Justin Siegel" w:date="2015-05-17T19:09:00Z">
        <w:r w:rsidR="00AC16C7">
          <w:t xml:space="preserve">a </w:t>
        </w:r>
      </w:ins>
      <w:ins w:id="347" w:author="Justin Siegel" w:date="2015-05-17T19:08:00Z">
        <w:r w:rsidR="00AC16C7">
          <w:t>mutation</w:t>
        </w:r>
      </w:ins>
      <w:ins w:id="348" w:author="Justin Siegel" w:date="2015-05-17T19:07:00Z">
        <w:r w:rsidR="00D82E0D">
          <w:t xml:space="preserve"> on enzyme kinetic constants</w:t>
        </w:r>
      </w:ins>
      <w:ins w:id="349" w:author="Justin Siegel" w:date="2015-05-17T19:08:00Z">
        <w:r w:rsidR="00D82E0D">
          <w:t xml:space="preserve"> in order to build predictive models</w:t>
        </w:r>
      </w:ins>
      <w:ins w:id="350" w:author="ilias tagkopoulos" w:date="2015-05-15T14:07:00Z">
        <w:r w:rsidR="00354D86">
          <w:t xml:space="preserve">. </w:t>
        </w:r>
      </w:ins>
      <w:ins w:id="351" w:author="ilias tagkopoulos" w:date="2015-05-15T14:08:00Z">
        <w:r w:rsidR="00354D86">
          <w:t xml:space="preserve">As more datasets </w:t>
        </w:r>
      </w:ins>
      <w:ins w:id="352" w:author="ilias tagkopoulos" w:date="2015-05-15T14:09:00Z">
        <w:del w:id="353" w:author="Alex" w:date="2015-05-19T12:27:00Z">
          <w:r w:rsidR="00354D86" w:rsidDel="007329C8">
            <w:delText xml:space="preserve">for </w:delText>
          </w:r>
        </w:del>
      </w:ins>
      <w:ins w:id="354" w:author="Alex" w:date="2015-05-19T12:27:00Z">
        <w:r w:rsidR="007329C8">
          <w:t xml:space="preserve">of </w:t>
        </w:r>
      </w:ins>
      <w:ins w:id="355" w:author="Justin Siegel" w:date="2015-05-17T19:10:00Z">
        <w:r w:rsidR="00AC16C7">
          <w:t>kinetically</w:t>
        </w:r>
      </w:ins>
      <w:ins w:id="356" w:author="Justin Siegel" w:date="2015-05-17T19:09:00Z">
        <w:r w:rsidR="00AC16C7">
          <w:t xml:space="preserve"> </w:t>
        </w:r>
      </w:ins>
      <w:ins w:id="357" w:author="Justin Siegel" w:date="2015-05-17T19:10:00Z">
        <w:r w:rsidR="00AC16C7">
          <w:t>characterized</w:t>
        </w:r>
      </w:ins>
      <w:ins w:id="358" w:author="Justin Siegel" w:date="2015-05-17T19:09:00Z">
        <w:r w:rsidR="00AC16C7">
          <w:t xml:space="preserve"> </w:t>
        </w:r>
      </w:ins>
      <w:ins w:id="359" w:author="ilias tagkopoulos" w:date="2015-05-15T14:10:00Z">
        <w:r w:rsidR="00354D86">
          <w:t xml:space="preserve">mutant variants become available for a variety of </w:t>
        </w:r>
      </w:ins>
      <w:ins w:id="360" w:author="Justin Siegel" w:date="2015-05-17T19:59:00Z">
        <w:r w:rsidR="00F41B5C">
          <w:t>enzymes</w:t>
        </w:r>
      </w:ins>
      <w:ins w:id="361" w:author="ilias tagkopoulos" w:date="2015-05-15T14:10:00Z">
        <w:r w:rsidR="00354D86">
          <w:t xml:space="preserve">, our </w:t>
        </w:r>
      </w:ins>
      <w:ins w:id="362" w:author="ilias tagkopoulos" w:date="2015-05-15T14:11:00Z">
        <w:r w:rsidR="00354D86">
          <w:t xml:space="preserve">understanding of how these systems function and our </w:t>
        </w:r>
      </w:ins>
      <w:ins w:id="363" w:author="ilias tagkopoulos" w:date="2015-05-15T14:10:00Z">
        <w:r w:rsidR="00354D86">
          <w:t>ability to identify the most informative features will increase</w:t>
        </w:r>
      </w:ins>
      <w:ins w:id="364" w:author="ilias tagkopoulos" w:date="2015-05-15T14:11:00Z">
        <w:del w:id="365" w:author="Alex" w:date="2015-05-19T12:28:00Z">
          <w:r w:rsidR="00354D86" w:rsidDel="007329C8">
            <w:delText xml:space="preserve"> substantially</w:delText>
          </w:r>
        </w:del>
        <w:r w:rsidR="00354D86">
          <w:t>.</w:t>
        </w:r>
      </w:ins>
      <w:ins w:id="366" w:author="ilias tagkopoulos" w:date="2015-05-15T14:12:00Z">
        <w:r w:rsidR="00354D86">
          <w:t xml:space="preserve"> Integration of these data-driven methods with enzyme redesign algorithms has the potential to significantly increase the predictive performance of the computational </w:t>
        </w:r>
      </w:ins>
      <w:ins w:id="367" w:author="ilias tagkopoulos" w:date="2015-05-15T14:14:00Z">
        <w:r w:rsidR="00354D86">
          <w:t>tools that are currently available</w:t>
        </w:r>
      </w:ins>
      <w:ins w:id="368" w:author="ilias tagkopoulos" w:date="2015-05-15T14:15:00Z">
        <w:r w:rsidR="00312061">
          <w:t>, with far-reaching applications.</w:t>
        </w:r>
      </w:ins>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lastRenderedPageBreak/>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387429B3" w:rsidR="00DF34E5" w:rsidRDefault="00DF34E5" w:rsidP="008C36CB">
      <w:pPr>
        <w:spacing w:line="480" w:lineRule="auto"/>
      </w:pPr>
      <w:r>
        <w:t xml:space="preserve">The crystal structure of recombinant BglB </w:t>
      </w:r>
      <w:ins w:id="369" w:author="Alex" w:date="2015-05-19T12:28:00Z">
        <w:r w:rsidR="00284FAA">
          <w:t xml:space="preserve">in complex with </w:t>
        </w:r>
      </w:ins>
      <w:del w:id="370" w:author="Alex" w:date="2015-05-19T12:29:00Z">
        <w:r w:rsidDel="00284FAA">
          <w:delText xml:space="preserve">with </w:delText>
        </w:r>
      </w:del>
      <w:r>
        <w:t>the substrate analog 2-deoxy-2-fluoro-</w:t>
      </w:r>
      <w:r w:rsidRPr="00284FAA">
        <w:rPr>
          <w:rFonts w:ascii="Symbol" w:hAnsi="Symbol"/>
          <w:rPrChange w:id="371" w:author="Alex" w:date="2015-05-19T12:28:00Z">
            <w:rPr/>
          </w:rPrChange>
        </w:rPr>
        <w:t></w:t>
      </w:r>
      <w:del w:id="372" w:author="Alex" w:date="2015-05-19T12:28:00Z">
        <w:r w:rsidDel="00284FAA">
          <w:delText>lpha</w:delText>
        </w:r>
      </w:del>
      <w:r>
        <w:t xml:space="preserve">-D-glucopyranose </w:t>
      </w:r>
      <w:del w:id="373" w:author="Alex" w:date="2015-05-19T12:29:00Z">
        <w:r w:rsidDel="00284FAA">
          <w:delText xml:space="preserve">bound </w:delText>
        </w:r>
      </w:del>
      <w:r>
        <w:t>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w:t>
      </w:r>
      <w:r>
        <w:lastRenderedPageBreak/>
        <w:t xml:space="preserve">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080EC988"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w:t>
      </w:r>
      <w:ins w:id="374" w:author="Alex" w:date="2015-05-19T12:30:00Z">
        <w:r w:rsidR="00284FAA">
          <w:t>, and a conservation analysis of the BglB active site</w:t>
        </w:r>
      </w:ins>
      <w:r>
        <w:t xml:space="preserve">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15007B35" w:rsidR="00DF34E5" w:rsidDel="00284FAA" w:rsidRDefault="009F05B6" w:rsidP="008C36CB">
      <w:pPr>
        <w:spacing w:line="480" w:lineRule="auto"/>
        <w:rPr>
          <w:del w:id="375" w:author="Alex" w:date="2015-05-19T12:31:00Z"/>
        </w:rPr>
      </w:pPr>
      <w:del w:id="376" w:author="Alex" w:date="2015-05-19T12:31:00Z">
        <w:r w:rsidDel="00284FAA">
          <w:delText>Author Contributions: DAC and RWC</w:delText>
        </w:r>
        <w:r w:rsidR="00DF34E5" w:rsidDel="00284FAA">
          <w:delText xml:space="preserve"> contributed equally. </w:delText>
        </w:r>
      </w:del>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0ADD10F1" w:rsidR="00DF34E5" w:rsidRDefault="00DF34E5" w:rsidP="008C36CB">
      <w:pPr>
        <w:spacing w:line="480" w:lineRule="auto"/>
      </w:pPr>
      <w:r>
        <w:t xml:space="preserve">This work was supported by ARO #201121557 and NSF #1254205 (IT) and Sloan #BR2014-012 and UC Davis Startup Funds (JBS). </w:t>
      </w:r>
      <w:del w:id="377" w:author="Alex" w:date="2015-05-18T17:54:00Z">
        <w:r w:rsidR="00FD1932" w:rsidDel="00CE5F7E">
          <w:delText xml:space="preserve"> </w:delText>
        </w:r>
      </w:del>
      <w:r w:rsidR="00FD1932">
        <w:t xml:space="preserve">We are grateful to </w:t>
      </w:r>
      <w:ins w:id="378" w:author="Alex" w:date="2015-05-18T17:49:00Z">
        <w:r w:rsidR="000955ED">
          <w:t xml:space="preserve">James E. Lucas, </w:t>
        </w:r>
      </w:ins>
      <w:r w:rsidR="00FD1932">
        <w:t>David</w:t>
      </w:r>
      <w:ins w:id="379" w:author="Alex" w:date="2015-05-18T17:48:00Z">
        <w:r w:rsidR="000955ED">
          <w:t xml:space="preserve"> K.</w:t>
        </w:r>
      </w:ins>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77777777" w:rsidR="00DF34E5" w:rsidRDefault="00DF34E5" w:rsidP="008C36CB">
      <w:pPr>
        <w:spacing w:line="480" w:lineRule="auto"/>
      </w:pPr>
      <w:r>
        <w:t xml:space="preserve">pNPG, </w:t>
      </w:r>
      <w:r w:rsidRPr="00AD4DE1">
        <w:rPr>
          <w:i/>
        </w:rPr>
        <w:t>p</w:t>
      </w:r>
      <w:r>
        <w:t>-nitrophenyl-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w:t>
      </w:r>
      <w:ins w:id="380" w:author="Justin Siegel" w:date="2015-05-17T19:11:00Z">
        <w:r w:rsidR="00AC16C7">
          <w:t>.</w:t>
        </w:r>
      </w:ins>
      <w:r w:rsidR="00DA6C73">
        <w:t xml:space="preserve"> </w:t>
      </w:r>
      <w:r>
        <w:t>Alpha carbons of residues mutated shown as blue spheres</w:t>
      </w:r>
      <w:ins w:id="381" w:author="Justin Siegel" w:date="2015-05-17T19:11:00Z">
        <w:r w:rsidR="00AC16C7">
          <w:t>. The image was generated with</w:t>
        </w:r>
      </w:ins>
      <w:r>
        <w:t xml:space="preserve"> </w:t>
      </w:r>
      <w:ins w:id="382" w:author="Justin Siegel" w:date="2015-05-17T19:11:00Z">
        <w:r w:rsidR="00AC16C7">
          <w:t>PyMOL.</w:t>
        </w:r>
        <w:r w:rsidR="00AC16C7">
          <w:fldChar w:fldCharType="begin"/>
        </w:r>
      </w:ins>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ins w:id="383" w:author="Justin Siegel" w:date="2015-05-17T19:11:00Z">
        <w:r w:rsidR="00AC16C7">
          <w:fldChar w:fldCharType="separate"/>
        </w:r>
      </w:ins>
      <w:r w:rsidR="004A477D" w:rsidRPr="004A477D">
        <w:rPr>
          <w:noProof/>
          <w:vertAlign w:val="superscript"/>
        </w:rPr>
        <w:t>21</w:t>
      </w:r>
      <w:ins w:id="384" w:author="Justin Siegel" w:date="2015-05-17T19:11:00Z">
        <w:r w:rsidR="00AC16C7">
          <w:fldChar w:fldCharType="end"/>
        </w:r>
        <w:r w:rsidR="00AC16C7">
          <w:t xml:space="preserve"> </w:t>
        </w:r>
      </w:ins>
      <w:r>
        <w:t>(B) The BglB–catalyzed reaction on p-nitrophenyl-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A13BCFE" w:rsidR="00DF34E5" w:rsidRDefault="00DF34E5" w:rsidP="008C36CB">
      <w:pPr>
        <w:spacing w:line="480" w:lineRule="auto"/>
      </w:pPr>
      <w:r>
        <w:t xml:space="preserve">The heatmap depicts the effect of each mutation on each kinetic constant relative to native BglB, normalized at 0. As indicated in the color legend, gold is for higher value and blue for a lower value. </w:t>
      </w:r>
      <w:ins w:id="385" w:author="Justin Siegel" w:date="2015-05-17T19:12:00Z">
        <w:r w:rsidR="00AC16C7">
          <w:t>The metric 1/K</w:t>
        </w:r>
      </w:ins>
      <w:ins w:id="386" w:author="Justin Siegel" w:date="2015-05-17T19:13:00Z">
        <w:r w:rsidR="00AC16C7" w:rsidRPr="00BE115D">
          <w:rPr>
            <w:vertAlign w:val="subscript"/>
          </w:rPr>
          <w:t>M</w:t>
        </w:r>
      </w:ins>
      <w:ins w:id="387" w:author="Justin Siegel" w:date="2015-05-17T19:12:00Z">
        <w:r w:rsidR="00AC16C7">
          <w:t xml:space="preserve"> </w:t>
        </w:r>
      </w:ins>
      <w:ins w:id="388" w:author="Justin Siegel" w:date="2015-05-17T19:13:00Z">
        <w:r w:rsidR="00AC16C7">
          <w:t>is</w:t>
        </w:r>
      </w:ins>
      <w:ins w:id="389" w:author="Justin Siegel" w:date="2015-05-17T19:12:00Z">
        <w:r w:rsidR="00AC16C7">
          <w:t xml:space="preserve"> used </w:t>
        </w:r>
      </w:ins>
      <w:ins w:id="390" w:author="Justin Siegel" w:date="2015-05-17T19:13:00Z">
        <w:r w:rsidR="00AC16C7">
          <w:t xml:space="preserve">so a higher value is </w:t>
        </w:r>
      </w:ins>
      <w:ins w:id="391" w:author="Justin Siegel" w:date="2015-05-17T19:14:00Z">
        <w:r w:rsidR="00AC16C7">
          <w:t>consistently</w:t>
        </w:r>
      </w:ins>
      <w:ins w:id="392" w:author="Justin Siegel" w:date="2015-05-17T19:13:00Z">
        <w:r w:rsidR="00AC16C7">
          <w:t xml:space="preserve"> </w:t>
        </w:r>
      </w:ins>
      <w:ins w:id="393" w:author="Justin Siegel" w:date="2015-05-17T19:14:00Z">
        <w:r w:rsidR="00AC16C7">
          <w:t>corresponding</w:t>
        </w:r>
      </w:ins>
      <w:ins w:id="394" w:author="Justin Siegel" w:date="2015-05-17T19:13:00Z">
        <w:r w:rsidR="00AC16C7">
          <w:t xml:space="preserve"> </w:t>
        </w:r>
      </w:ins>
      <w:ins w:id="395" w:author="Justin Siegel" w:date="2015-05-17T19:14:00Z">
        <w:r w:rsidR="00AC16C7">
          <w:t xml:space="preserve">to a better kinetic constant when evaluating </w:t>
        </w:r>
        <w:r w:rsidR="00AC16C7" w:rsidRPr="00BE115D">
          <w:rPr>
            <w:i/>
          </w:rPr>
          <w:t>k</w:t>
        </w:r>
        <w:r w:rsidR="00AC16C7" w:rsidRPr="00BE115D">
          <w:rPr>
            <w:vertAlign w:val="subscript"/>
          </w:rPr>
          <w:t>cat</w:t>
        </w:r>
        <w:r w:rsidR="00AC16C7">
          <w:t xml:space="preserve">, </w:t>
        </w:r>
        <w:r w:rsidR="00AC16C7" w:rsidRPr="00BE115D">
          <w:rPr>
            <w:i/>
          </w:rPr>
          <w:t>k</w:t>
        </w:r>
        <w:r w:rsidR="00AC16C7" w:rsidRPr="00BE115D">
          <w:rPr>
            <w:vertAlign w:val="subscript"/>
          </w:rPr>
          <w:t>cat</w:t>
        </w:r>
        <w:r w:rsidR="00AC16C7">
          <w:t>/K</w:t>
        </w:r>
        <w:r w:rsidR="00AC16C7">
          <w:rPr>
            <w:vertAlign w:val="subscript"/>
          </w:rPr>
          <w:t>M</w:t>
        </w:r>
        <w:r w:rsidR="00AC16C7">
          <w:t>, and K</w:t>
        </w:r>
        <w:r w:rsidR="00AC16C7" w:rsidRPr="00BE115D">
          <w:rPr>
            <w:vertAlign w:val="subscript"/>
          </w:rPr>
          <w:t>M</w:t>
        </w:r>
      </w:ins>
      <w:ins w:id="396" w:author="Justin Siegel" w:date="2015-05-17T19:13:00Z">
        <w:r w:rsidR="00AC16C7">
          <w:t xml:space="preserve">. </w:t>
        </w:r>
      </w:ins>
      <w:r>
        <w:t xml:space="preserve">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del w:id="397" w:author="Justin Siegel" w:date="2015-05-17T19:15:00Z">
        <w:r w:rsidR="008542E8" w:rsidDel="00AC16C7">
          <w:delText>/</w:delText>
        </w:r>
        <w:r w:rsidR="004F15C1" w:rsidDel="00AC16C7">
          <w:delText>K</w:delText>
        </w:r>
        <w:r w:rsidR="004F15C1" w:rsidRPr="004F15C1" w:rsidDel="00AC16C7">
          <w:rPr>
            <w:vertAlign w:val="subscript"/>
          </w:rPr>
          <w:delText>M</w:delText>
        </w:r>
      </w:del>
      <w:r>
        <w:t xml:space="preserve">, </w:t>
      </w:r>
      <w:del w:id="398" w:author="Justin Siegel" w:date="2015-05-17T19:15:00Z">
        <w:r w:rsidR="004F15C1" w:rsidRPr="00AE71AE" w:rsidDel="00AC16C7">
          <w:rPr>
            <w:i/>
          </w:rPr>
          <w:delText>k</w:delText>
        </w:r>
        <w:r w:rsidR="004F15C1" w:rsidRPr="00AE71AE" w:rsidDel="00AC16C7">
          <w:rPr>
            <w:vertAlign w:val="subscript"/>
          </w:rPr>
          <w:delText>cat</w:delText>
        </w:r>
        <w:r w:rsidR="008542E8" w:rsidDel="00AC16C7">
          <w:delText>/</w:delText>
        </w:r>
      </w:del>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48310FCD">
            <wp:extent cx="5373929" cy="3548968"/>
            <wp:effectExtent l="0" t="0" r="1143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375056"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23D5B1A4" w:rsidR="00DF34E5" w:rsidRDefault="004D15E9" w:rsidP="008C36CB">
      <w:pPr>
        <w:spacing w:line="480" w:lineRule="auto"/>
      </w:pPr>
      <w:ins w:id="399" w:author="ilias tagkopoulos" w:date="2015-05-15T14:16:00Z">
        <w:r>
          <w:t xml:space="preserve">Top panel: </w:t>
        </w:r>
      </w:ins>
      <w:r w:rsidR="00DF34E5">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w:t>
      </w:r>
      <w:ins w:id="400" w:author="ilias tagkopoulos" w:date="2015-05-15T14:18:00Z">
        <w:r>
          <w:t xml:space="preserve">The red line corresponds to linear </w:t>
        </w:r>
      </w:ins>
      <w:ins w:id="401" w:author="ilias tagkopoulos" w:date="2015-05-15T14:19:00Z">
        <w:r>
          <w:t>regression</w:t>
        </w:r>
      </w:ins>
      <w:ins w:id="402" w:author="ilias tagkopoulos" w:date="2015-05-15T14:18:00Z">
        <w:r>
          <w:t xml:space="preserve"> </w:t>
        </w:r>
      </w:ins>
      <w:ins w:id="403" w:author="ilias tagkopoulos" w:date="2015-05-15T14:19:00Z">
        <w:r>
          <w:t xml:space="preserve">and </w:t>
        </w:r>
      </w:ins>
      <w:ins w:id="404" w:author="ilias tagkopoulos" w:date="2015-05-15T14:18:00Z">
        <w:r>
          <w:t xml:space="preserve">has been added for visualization purposes. </w:t>
        </w:r>
      </w:ins>
      <w:ins w:id="405" w:author="ilias tagkopoulos" w:date="2015-05-15T14:16:00Z">
        <w:r>
          <w:t xml:space="preserve">Bottom panel: </w:t>
        </w:r>
      </w:ins>
      <w:ins w:id="406" w:author="ilias tagkopoulos" w:date="2015-05-15T14:17:00Z">
        <w:r>
          <w:t xml:space="preserve">Histograms </w:t>
        </w:r>
      </w:ins>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ins w:id="407" w:author="ilias tagkopoulos" w:date="2015-05-15T14:17:00Z">
        <w:r>
          <w:t xml:space="preserve">, along with the residual errors between predicted and measured kinetic values. </w:t>
        </w:r>
      </w:ins>
    </w:p>
    <w:p w14:paraId="74B0BDD3" w14:textId="3B6F3E1D" w:rsidR="00201544" w:rsidRDefault="00201544">
      <w:r>
        <w:lastRenderedPageBreak/>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lastRenderedPageBreak/>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092FC4BC"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ins w:id="408" w:author="Justin Siegel" w:date="2015-05-17T19:21:00Z">
        <w:r w:rsidR="00557C11">
          <w:t xml:space="preserve">The weights are </w:t>
        </w:r>
      </w:ins>
      <w:ins w:id="409" w:author="Justin Siegel" w:date="2015-05-17T19:24:00Z">
        <w:r w:rsidR="00557C11">
          <w:t>multiplied</w:t>
        </w:r>
      </w:ins>
      <w:ins w:id="410" w:author="Justin Siegel" w:date="2015-05-17T19:21:00Z">
        <w:r w:rsidR="00557C11">
          <w:t xml:space="preserve"> by </w:t>
        </w:r>
      </w:ins>
      <w:ins w:id="411" w:author="Justin Siegel" w:date="2015-05-17T19:24:00Z">
        <w:r w:rsidR="00557C11">
          <w:t>a normalized form of the</w:t>
        </w:r>
      </w:ins>
      <w:ins w:id="412" w:author="Justin Siegel" w:date="2015-05-17T19:21:00Z">
        <w:r w:rsidR="00557C11">
          <w:t xml:space="preserve"> value</w:t>
        </w:r>
      </w:ins>
      <w:ins w:id="413" w:author="Justin Siegel" w:date="2015-05-17T19:24:00Z">
        <w:r w:rsidR="00557C11">
          <w:t xml:space="preserve"> (not shown)</w:t>
        </w:r>
      </w:ins>
      <w:ins w:id="414" w:author="Justin Siegel" w:date="2015-05-17T19:21:00Z">
        <w:r w:rsidR="00557C11">
          <w:t>, and can therefore indicate both a positive or negative relationship.</w:t>
        </w:r>
        <w:del w:id="415" w:author="Alex" w:date="2015-05-19T12:17:00Z">
          <w:r w:rsidR="00557C11" w:rsidDel="00D611EC">
            <w:delText xml:space="preserve">  </w:delText>
          </w:r>
        </w:del>
      </w:ins>
      <w:ins w:id="416" w:author="Alex" w:date="2015-05-19T12:17:00Z">
        <w:r w:rsidR="00D611EC">
          <w:t xml:space="preserve"> </w:t>
        </w:r>
      </w:ins>
      <w:ins w:id="417" w:author="Justin Siegel" w:date="2015-05-17T19:21:00Z">
        <w:r w:rsidR="00557C11">
          <w:t>For</w:t>
        </w:r>
      </w:ins>
      <w:ins w:id="418" w:author="Justin Siegel" w:date="2015-05-17T19:25:00Z">
        <w:r w:rsidR="00557C11">
          <w:t xml:space="preserve"> </w:t>
        </w:r>
        <w:r w:rsidR="00557C11">
          <w:lastRenderedPageBreak/>
          <w:t>example,</w:t>
        </w:r>
      </w:ins>
      <w:ins w:id="419" w:author="Justin Siegel" w:date="2015-05-17T19:21:00Z">
        <w:r w:rsidR="00557C11">
          <w:t xml:space="preserve"> </w:t>
        </w:r>
      </w:ins>
      <w:ins w:id="420" w:author="Justin Siegel" w:date="2015-05-17T19:25:00Z">
        <w:r w:rsidR="00557C11">
          <w:t>a</w:t>
        </w:r>
      </w:ins>
      <w:ins w:id="421" w:author="Justin Siegel" w:date="2015-05-17T19:26:00Z">
        <w:r w:rsidR="00557C11">
          <w:t xml:space="preserve"> negative weight for hydrogen bonding is </w:t>
        </w:r>
      </w:ins>
      <w:ins w:id="422" w:author="Justin Siegel" w:date="2015-05-17T19:27:00Z">
        <w:r w:rsidR="00557C11">
          <w:t>consistent</w:t>
        </w:r>
      </w:ins>
      <w:ins w:id="423" w:author="Justin Siegel" w:date="2015-05-17T19:26:00Z">
        <w:r w:rsidR="00557C11">
          <w:t xml:space="preserve"> with a positive correlation to hydrogen bonding where a smaller number indicates more hydrogen bonding is occurring. </w:t>
        </w:r>
      </w:ins>
      <w:ins w:id="424" w:author="Justin Siegel" w:date="2015-05-17T19:27:00Z">
        <w:r w:rsidR="00557C11">
          <w:t>Inversely</w:t>
        </w:r>
      </w:ins>
      <w:ins w:id="425" w:author="Justin Siegel" w:date="2015-05-17T19:22:00Z">
        <w:r w:rsidR="00557C11">
          <w:t xml:space="preserve">, </w:t>
        </w:r>
      </w:ins>
      <w:ins w:id="426" w:author="Justin Siegel" w:date="2015-05-17T19:27:00Z">
        <w:r w:rsidR="00557C11">
          <w:t>a positive weight for packing would indicate a positive correlation since a larger value indicates a system with fewer voids.</w:t>
        </w:r>
      </w:ins>
      <w:ins w:id="427" w:author="Justin Siegel" w:date="2015-05-17T19:23:00Z">
        <w:r w:rsidR="00557C11">
          <w:t xml:space="preserve"> </w:t>
        </w:r>
      </w:ins>
      <w:r>
        <w:t>The relative contribution of each feature in determining the kinetic constant is given as a normalized weight (columns 1-3). Column 4 provides a description of each feature, and columns 5 and 6 show the range of observed values in the training dataset.</w:t>
      </w:r>
      <w:ins w:id="428" w:author="Justin Siegel" w:date="2015-05-17T19:21:00Z">
        <w:r w:rsidR="00557C11">
          <w:t xml:space="preserve"> </w:t>
        </w:r>
      </w:ins>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6A80D644" w14:textId="77777777" w:rsidR="004A477D" w:rsidRPr="004A477D" w:rsidRDefault="00696E24" w:rsidP="004A477D">
      <w:pPr>
        <w:pStyle w:val="EndNoteBibliography"/>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4A477D">
      <w:pPr>
        <w:pStyle w:val="EndNoteBibliography"/>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4A477D">
      <w:pPr>
        <w:pStyle w:val="EndNoteBibliography"/>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4A477D">
      <w:pPr>
        <w:pStyle w:val="EndNoteBibliography"/>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4A477D">
      <w:pPr>
        <w:pStyle w:val="EndNoteBibliography"/>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4A477D">
      <w:pPr>
        <w:pStyle w:val="EndNoteBibliography"/>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4A477D">
      <w:pPr>
        <w:pStyle w:val="EndNoteBibliography"/>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4A477D">
      <w:pPr>
        <w:pStyle w:val="EndNoteBibliography"/>
        <w:rPr>
          <w:noProof/>
        </w:rPr>
      </w:pPr>
      <w:r w:rsidRPr="004A477D">
        <w:rPr>
          <w:rFonts w:hint="eastAsia"/>
          <w:noProof/>
        </w:rPr>
        <w:lastRenderedPageBreak/>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4A477D">
      <w:pPr>
        <w:pStyle w:val="EndNoteBibliography"/>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4A477D">
      <w:pPr>
        <w:pStyle w:val="EndNoteBibliography"/>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4A477D">
      <w:pPr>
        <w:pStyle w:val="EndNoteBibliography"/>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4A477D">
      <w:pPr>
        <w:pStyle w:val="EndNoteBibliography"/>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4A477D">
      <w:pPr>
        <w:pStyle w:val="EndNoteBibliography"/>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4A477D">
      <w:pPr>
        <w:pStyle w:val="EndNoteBibliography"/>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4A477D">
      <w:pPr>
        <w:pStyle w:val="EndNoteBibliography"/>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4A477D">
      <w:pPr>
        <w:pStyle w:val="EndNoteBibliography"/>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4A477D">
      <w:pPr>
        <w:pStyle w:val="EndNoteBibliography"/>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4A477D">
      <w:pPr>
        <w:pStyle w:val="EndNoteBibliography"/>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4A477D">
      <w:pPr>
        <w:pStyle w:val="EndNoteBibliography"/>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4A477D">
      <w:pPr>
        <w:pStyle w:val="EndNoteBibliography"/>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4A477D">
      <w:pPr>
        <w:pStyle w:val="EndNoteBibliography"/>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7" w:author="Alex" w:date="2015-05-18T16:33:00Z" w:initials="A">
    <w:p w14:paraId="18404518" w14:textId="56129471" w:rsidR="00CB4D9F" w:rsidRDefault="00CB4D9F">
      <w:pPr>
        <w:pStyle w:val="CommentText"/>
      </w:pPr>
      <w:r>
        <w:rPr>
          <w:rStyle w:val="CommentReference"/>
        </w:rPr>
        <w:annotationRef/>
      </w:r>
      <w:r>
        <w:t>Yep, this figure was drawn from the lowest energy of 100 Rosetta models used to do the machine learning, not a Foldit model! (Same with B and C.)</w:t>
      </w:r>
    </w:p>
  </w:comment>
  <w:comment w:id="112" w:author="Alex" w:date="2015-05-18T17:01:00Z" w:initials="A">
    <w:p w14:paraId="3E865BD1" w14:textId="1E14C85C" w:rsidR="00CB4D9F" w:rsidRDefault="00CB4D9F">
      <w:pPr>
        <w:pStyle w:val="CommentText"/>
      </w:pPr>
      <w:r>
        <w:rPr>
          <w:rStyle w:val="CommentReference"/>
        </w:rPr>
        <w:annotationRef/>
      </w:r>
      <w:r>
        <w:t>Got it, added the conservation analysis as Supp Table 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0100"/>
    <w:rsid w:val="007329C8"/>
    <w:rsid w:val="00734744"/>
    <w:rsid w:val="007509FD"/>
    <w:rsid w:val="0075290A"/>
    <w:rsid w:val="00775C69"/>
    <w:rsid w:val="00781200"/>
    <w:rsid w:val="00794F66"/>
    <w:rsid w:val="007B2A0E"/>
    <w:rsid w:val="007D70EE"/>
    <w:rsid w:val="007E6A5B"/>
    <w:rsid w:val="007F744E"/>
    <w:rsid w:val="00821017"/>
    <w:rsid w:val="008236FF"/>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9</Pages>
  <Words>10880</Words>
  <Characters>62016</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7</cp:revision>
  <dcterms:created xsi:type="dcterms:W3CDTF">2015-05-19T03:15:00Z</dcterms:created>
  <dcterms:modified xsi:type="dcterms:W3CDTF">2015-05-19T21:02:00Z</dcterms:modified>
</cp:coreProperties>
</file>